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276F76" w14:textId="77777777" w:rsidR="00AC5B5B" w:rsidRPr="00C01F85" w:rsidRDefault="00AC5B5B" w:rsidP="00AC5B5B">
      <w:pPr>
        <w:pStyle w:val="Heading7"/>
        <w:rPr>
          <w:iCs/>
        </w:rPr>
      </w:pPr>
      <w:bookmarkStart w:id="0" w:name="_Toc163553930"/>
      <w:r w:rsidRPr="00216445">
        <w:t>Computational Tools and Code</w:t>
      </w:r>
      <w:bookmarkEnd w:id="0"/>
    </w:p>
    <w:p w14:paraId="68EBD423" w14:textId="77777777" w:rsidR="00AC5B5B" w:rsidRDefault="00AC5B5B" w:rsidP="00AC5B5B">
      <w:pPr>
        <w:pStyle w:val="Heading8"/>
      </w:pPr>
      <w:bookmarkStart w:id="1" w:name="_Toc163553931"/>
      <w:r>
        <w:t>Packages utilized on RStudio</w:t>
      </w:r>
      <w:bookmarkEnd w:id="1"/>
    </w:p>
    <w:p w14:paraId="3A362D7D" w14:textId="77777777" w:rsidR="00AC5B5B" w:rsidRPr="00787478" w:rsidRDefault="00AC5B5B" w:rsidP="00AC5B5B">
      <w:pPr>
        <w:spacing w:before="100" w:beforeAutospacing="1" w:after="100" w:afterAutospacing="1"/>
      </w:pPr>
      <w:r>
        <w:rPr>
          <w:lang w:val="en-US"/>
        </w:rPr>
        <w:t>Attached Packages:</w:t>
      </w:r>
    </w:p>
    <w:p w14:paraId="4B7BE808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arsenal, 3.6.2</w:t>
      </w:r>
    </w:p>
    <w:p w14:paraId="6B8149A7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MatchIt, 4.55</w:t>
      </w:r>
    </w:p>
    <w:p w14:paraId="59F38833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knn, 1.3.1</w:t>
      </w:r>
    </w:p>
    <w:p w14:paraId="6EBCE205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workflows, 0.2.1</w:t>
      </w:r>
    </w:p>
    <w:p w14:paraId="5F37BD52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tune, 0.1.1</w:t>
      </w:r>
    </w:p>
    <w:p w14:paraId="7866D504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rsample, 0.0.8</w:t>
      </w:r>
    </w:p>
    <w:p w14:paraId="1C06FFAE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recipes, 0.1.14</w:t>
      </w:r>
    </w:p>
    <w:p w14:paraId="538B680A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parsnip, 0.1.4</w:t>
      </w:r>
    </w:p>
    <w:p w14:paraId="26231975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modeldata, 0.1.0</w:t>
      </w:r>
    </w:p>
    <w:p w14:paraId="2B945E78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infer, 0.5.3</w:t>
      </w:r>
    </w:p>
    <w:p w14:paraId="75F8E793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dials, 0.0.9</w:t>
      </w:r>
    </w:p>
    <w:p w14:paraId="68D8E544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scales, 1.2.1</w:t>
      </w:r>
    </w:p>
    <w:p w14:paraId="63E04D13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broom, 1.0.4</w:t>
      </w:r>
    </w:p>
    <w:p w14:paraId="2EF9B6E8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tidymodels, 0.1.1</w:t>
      </w:r>
    </w:p>
    <w:p w14:paraId="3CEAB66D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pROC, 1.18.2</w:t>
      </w:r>
    </w:p>
    <w:p w14:paraId="13654CC4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here, 1.0.1</w:t>
      </w:r>
    </w:p>
    <w:p w14:paraId="303EB486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data.table, 1.14.2</w:t>
      </w:r>
    </w:p>
    <w:p w14:paraId="70A050CB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mlbench, 2.1-3.1</w:t>
      </w:r>
    </w:p>
    <w:p w14:paraId="51486CF6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randomForest, 4.6-14</w:t>
      </w:r>
    </w:p>
    <w:p w14:paraId="628904E3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SHAPforxgboost, 0.1.3</w:t>
      </w:r>
    </w:p>
    <w:p w14:paraId="3D8D6B68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ROCR, 1.0-11</w:t>
      </w:r>
    </w:p>
    <w:p w14:paraId="755E40AE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rnn, 1.9.0</w:t>
      </w:r>
    </w:p>
    <w:p w14:paraId="3BE4537D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imbalance, 1.0.2.1</w:t>
      </w:r>
    </w:p>
    <w:p w14:paraId="4163BB0D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ROSE, 0.0-4</w:t>
      </w:r>
    </w:p>
    <w:p w14:paraId="2A0BB6FE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Boruta, 8.0.0</w:t>
      </w:r>
    </w:p>
    <w:p w14:paraId="1E77FCE0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yardstick, 0.0.7</w:t>
      </w:r>
    </w:p>
    <w:p w14:paraId="7C2CE59A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naniar, 0.6.0</w:t>
      </w:r>
    </w:p>
    <w:p w14:paraId="6171490B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vctrs, 0.6.3</w:t>
      </w:r>
    </w:p>
    <w:p w14:paraId="520C0DD3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mice, 3.15.0</w:t>
      </w:r>
    </w:p>
    <w:p w14:paraId="337B47E5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xgboost, 1.2.0.1</w:t>
      </w:r>
    </w:p>
    <w:p w14:paraId="1B81F9C8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caret, 6.0-94</w:t>
      </w:r>
    </w:p>
    <w:p w14:paraId="64581C1C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lattice, 0.20-41</w:t>
      </w:r>
    </w:p>
    <w:p w14:paraId="233B4FB1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gapminder, 0.3.0</w:t>
      </w:r>
    </w:p>
    <w:p w14:paraId="356CF3E5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lubridate, 1.9.2</w:t>
      </w:r>
    </w:p>
    <w:p w14:paraId="2FD573AE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forcats, 1.0.0</w:t>
      </w:r>
    </w:p>
    <w:p w14:paraId="2AC3ABBC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stringr, 1.5.0</w:t>
      </w:r>
    </w:p>
    <w:p w14:paraId="2FA016C0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dplyr, 1.1.2</w:t>
      </w:r>
    </w:p>
    <w:p w14:paraId="2B959A38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purrr, 1.0.1</w:t>
      </w:r>
    </w:p>
    <w:p w14:paraId="254A2159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readr, 2.1.4</w:t>
      </w:r>
    </w:p>
    <w:p w14:paraId="27EE265B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tidyr, 1.3.0</w:t>
      </w:r>
    </w:p>
    <w:p w14:paraId="76422E6C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tibble, 3.2.1</w:t>
      </w:r>
    </w:p>
    <w:p w14:paraId="63FBDC5E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lastRenderedPageBreak/>
        <w:t>ggplot2, 3.4.2</w:t>
      </w:r>
    </w:p>
    <w:p w14:paraId="5041FB02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tidyverse, 2.0.0</w:t>
      </w:r>
    </w:p>
    <w:p w14:paraId="0E47550B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rlang, 1.1.1</w:t>
      </w:r>
    </w:p>
    <w:p w14:paraId="61964E40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tensorflow, 2.2.0</w:t>
      </w:r>
    </w:p>
    <w:p w14:paraId="5E44E37C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keras, 2.3.0.0</w:t>
      </w:r>
    </w:p>
    <w:p w14:paraId="13D7FE04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stringi, 1.7.6</w:t>
      </w:r>
    </w:p>
    <w:p w14:paraId="60389D7E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foreach, 1.5.2</w:t>
      </w:r>
    </w:p>
    <w:p w14:paraId="76FED3E5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checkmate, 2.0.0</w:t>
      </w:r>
    </w:p>
    <w:p w14:paraId="2913F254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lhs, 1.1.1</w:t>
      </w:r>
    </w:p>
    <w:p w14:paraId="7D4436D6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lava, 1.6.8.1</w:t>
      </w:r>
    </w:p>
    <w:p w14:paraId="3CF8A408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pkgconfig, 2.0.3</w:t>
      </w:r>
    </w:p>
    <w:p w14:paraId="29B99D27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e1071, 1.7-8</w:t>
      </w:r>
    </w:p>
    <w:p w14:paraId="50CE9744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pROC, 1.18.0</w:t>
      </w:r>
    </w:p>
    <w:p w14:paraId="208DEB17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survival, 3.3-5</w:t>
      </w:r>
    </w:p>
    <w:p w14:paraId="7F808D98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abind, 1.4-5</w:t>
      </w:r>
    </w:p>
    <w:p w14:paraId="01C501EC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tseries, 0.10-50</w:t>
      </w:r>
    </w:p>
    <w:p w14:paraId="7DE77E64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timeDate, 3043.102</w:t>
      </w:r>
    </w:p>
    <w:p w14:paraId="34E8C35C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ModelMetrics, 1.2.2.2</w:t>
      </w:r>
    </w:p>
    <w:p w14:paraId="609B6295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recipes, 0.1.16</w:t>
      </w:r>
    </w:p>
    <w:p w14:paraId="4421D6E1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dplyr, 1.0.7</w:t>
      </w:r>
    </w:p>
    <w:p w14:paraId="613D4D07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tidyr, 1.1.4</w:t>
      </w:r>
    </w:p>
    <w:p w14:paraId="07C0F6D7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tibble, 3.1.6</w:t>
      </w:r>
    </w:p>
    <w:p w14:paraId="10CA3BCC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ggplot2, 3.3.5</w:t>
      </w:r>
    </w:p>
    <w:p w14:paraId="3964C299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keras, 2.7.0</w:t>
      </w:r>
    </w:p>
    <w:p w14:paraId="698A37FA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tensorflow, 2.7.0</w:t>
      </w:r>
    </w:p>
    <w:p w14:paraId="76926E33" w14:textId="77777777" w:rsidR="00AC5B5B" w:rsidRDefault="00AC5B5B" w:rsidP="00AC5B5B">
      <w:pPr>
        <w:numPr>
          <w:ilvl w:val="0"/>
          <w:numId w:val="23"/>
        </w:numPr>
        <w:spacing w:before="100" w:beforeAutospacing="1" w:after="100" w:afterAutospacing="1"/>
      </w:pPr>
      <w:r>
        <w:t>coorplot, 0.84</w:t>
      </w:r>
    </w:p>
    <w:p w14:paraId="6A9A8872" w14:textId="77777777" w:rsidR="00AC5B5B" w:rsidRDefault="00AC5B5B" w:rsidP="00AC5B5B">
      <w:pPr>
        <w:rPr>
          <w:lang w:val="en-US"/>
        </w:rPr>
      </w:pPr>
      <w:r>
        <w:rPr>
          <w:lang w:val="en-US"/>
        </w:rPr>
        <w:t xml:space="preserve">Packages loaded via a namespace (and not attached): </w:t>
      </w:r>
    </w:p>
    <w:p w14:paraId="4571693C" w14:textId="77777777" w:rsidR="00AC5B5B" w:rsidRDefault="00AC5B5B" w:rsidP="00AC5B5B">
      <w:pPr>
        <w:numPr>
          <w:ilvl w:val="0"/>
          <w:numId w:val="24"/>
        </w:numPr>
        <w:spacing w:before="100" w:beforeAutospacing="1" w:after="100" w:afterAutospacing="1"/>
      </w:pPr>
      <w:r>
        <w:t>colorspace, 2.0-3</w:t>
      </w:r>
    </w:p>
    <w:p w14:paraId="2ADF0B40" w14:textId="77777777" w:rsidR="00AC5B5B" w:rsidRDefault="00AC5B5B" w:rsidP="00AC5B5B">
      <w:pPr>
        <w:numPr>
          <w:ilvl w:val="0"/>
          <w:numId w:val="24"/>
        </w:numPr>
        <w:spacing w:before="100" w:beforeAutospacing="1" w:after="100" w:afterAutospacing="1"/>
      </w:pPr>
      <w:r>
        <w:t>ggsignif, 0.6.0</w:t>
      </w:r>
    </w:p>
    <w:p w14:paraId="49BF51AB" w14:textId="77777777" w:rsidR="00AC5B5B" w:rsidRDefault="00AC5B5B" w:rsidP="00AC5B5B">
      <w:pPr>
        <w:numPr>
          <w:ilvl w:val="0"/>
          <w:numId w:val="24"/>
        </w:numPr>
        <w:spacing w:before="100" w:beforeAutospacing="1" w:after="100" w:afterAutospacing="1"/>
      </w:pPr>
      <w:r>
        <w:t>class, 7.3-17</w:t>
      </w:r>
    </w:p>
    <w:p w14:paraId="4BACE889" w14:textId="77777777" w:rsidR="00AC5B5B" w:rsidRDefault="00AC5B5B" w:rsidP="00AC5B5B">
      <w:pPr>
        <w:numPr>
          <w:ilvl w:val="0"/>
          <w:numId w:val="24"/>
        </w:numPr>
        <w:spacing w:before="100" w:beforeAutospacing="1" w:after="100" w:afterAutospacing="1"/>
      </w:pPr>
      <w:r>
        <w:t>rprojroot, 2.0.3</w:t>
      </w:r>
    </w:p>
    <w:p w14:paraId="43619A53" w14:textId="77777777" w:rsidR="00AC5B5B" w:rsidRDefault="00AC5B5B" w:rsidP="00AC5B5B">
      <w:pPr>
        <w:numPr>
          <w:ilvl w:val="0"/>
          <w:numId w:val="24"/>
        </w:numPr>
        <w:spacing w:before="100" w:beforeAutospacing="1" w:after="100" w:afterAutospacing="1"/>
      </w:pPr>
      <w:r>
        <w:t>visdat, 0.5.3</w:t>
      </w:r>
    </w:p>
    <w:p w14:paraId="126A31BB" w14:textId="77777777" w:rsidR="00AC5B5B" w:rsidRDefault="00AC5B5B" w:rsidP="00AC5B5B">
      <w:pPr>
        <w:numPr>
          <w:ilvl w:val="0"/>
          <w:numId w:val="24"/>
        </w:numPr>
        <w:spacing w:before="100" w:beforeAutospacing="1" w:after="100" w:afterAutospacing="1"/>
      </w:pPr>
      <w:r>
        <w:t>base64enc, 0.1-3</w:t>
      </w:r>
    </w:p>
    <w:p w14:paraId="0F0282AB" w14:textId="77777777" w:rsidR="00AC5B5B" w:rsidRDefault="00AC5B5B" w:rsidP="00AC5B5B">
      <w:pPr>
        <w:numPr>
          <w:ilvl w:val="0"/>
          <w:numId w:val="24"/>
        </w:numPr>
        <w:spacing w:before="100" w:beforeAutospacing="1" w:after="100" w:afterAutospacing="1"/>
      </w:pPr>
      <w:r>
        <w:t>rstudioapi, 0.14</w:t>
      </w:r>
    </w:p>
    <w:p w14:paraId="6E5B8248" w14:textId="77777777" w:rsidR="00AC5B5B" w:rsidRDefault="00AC5B5B" w:rsidP="00AC5B5B">
      <w:pPr>
        <w:numPr>
          <w:ilvl w:val="0"/>
          <w:numId w:val="24"/>
        </w:numPr>
        <w:spacing w:before="100" w:beforeAutospacing="1" w:after="100" w:afterAutospacing="1"/>
      </w:pPr>
      <w:r>
        <w:t>listenv, 0.8.0</w:t>
      </w:r>
    </w:p>
    <w:p w14:paraId="47A1EBC8" w14:textId="77777777" w:rsidR="00AC5B5B" w:rsidRDefault="00AC5B5B" w:rsidP="00AC5B5B">
      <w:pPr>
        <w:numPr>
          <w:ilvl w:val="0"/>
          <w:numId w:val="24"/>
        </w:numPr>
        <w:spacing w:before="100" w:beforeAutospacing="1" w:after="100" w:afterAutospacing="1"/>
      </w:pPr>
      <w:r>
        <w:t>furrr, 0.2.1</w:t>
      </w:r>
    </w:p>
    <w:p w14:paraId="29DF3997" w14:textId="77777777" w:rsidR="00AC5B5B" w:rsidRDefault="00AC5B5B" w:rsidP="00AC5B5B">
      <w:pPr>
        <w:numPr>
          <w:ilvl w:val="0"/>
          <w:numId w:val="24"/>
        </w:numPr>
        <w:spacing w:before="100" w:beforeAutospacing="1" w:after="100" w:afterAutospacing="1"/>
      </w:pPr>
      <w:r>
        <w:t>ggpubr, 0.6.0</w:t>
      </w:r>
    </w:p>
    <w:p w14:paraId="73B118D7" w14:textId="77777777" w:rsidR="00AC5B5B" w:rsidRDefault="00AC5B5B" w:rsidP="00AC5B5B">
      <w:pPr>
        <w:numPr>
          <w:ilvl w:val="0"/>
          <w:numId w:val="24"/>
        </w:numPr>
        <w:spacing w:before="100" w:beforeAutospacing="1" w:after="100" w:afterAutospacing="1"/>
      </w:pPr>
      <w:r>
        <w:t>prodlim, 2019.11.13</w:t>
      </w:r>
    </w:p>
    <w:p w14:paraId="6C12D8C7" w14:textId="77777777" w:rsidR="00AC5B5B" w:rsidRDefault="00AC5B5B" w:rsidP="00AC5B5B">
      <w:pPr>
        <w:numPr>
          <w:ilvl w:val="0"/>
          <w:numId w:val="24"/>
        </w:numPr>
        <w:spacing w:before="100" w:beforeAutospacing="1" w:after="100" w:afterAutospacing="1"/>
      </w:pPr>
      <w:r>
        <w:t>farver, 2.1.0</w:t>
      </w:r>
    </w:p>
    <w:p w14:paraId="2A13410E" w14:textId="77777777" w:rsidR="00AC5B5B" w:rsidRDefault="00AC5B5B" w:rsidP="00AC5B5B">
      <w:pPr>
        <w:numPr>
          <w:ilvl w:val="0"/>
          <w:numId w:val="24"/>
        </w:numPr>
        <w:spacing w:before="100" w:beforeAutospacing="1" w:after="100" w:afterAutospacing="1"/>
      </w:pPr>
      <w:r>
        <w:t>fansi, 1.0.3</w:t>
      </w:r>
    </w:p>
    <w:p w14:paraId="3FB38C2E" w14:textId="77777777" w:rsidR="00AC5B5B" w:rsidRDefault="00AC5B5B" w:rsidP="00AC5B5B">
      <w:pPr>
        <w:numPr>
          <w:ilvl w:val="0"/>
          <w:numId w:val="24"/>
        </w:numPr>
        <w:spacing w:before="100" w:beforeAutospacing="1" w:after="100" w:afterAutospacing="1"/>
      </w:pPr>
      <w:r>
        <w:t>codetools, 0.2-18</w:t>
      </w:r>
    </w:p>
    <w:p w14:paraId="66158F3C" w14:textId="77777777" w:rsidR="00AC5B5B" w:rsidRDefault="00AC5B5B" w:rsidP="00AC5B5B">
      <w:pPr>
        <w:numPr>
          <w:ilvl w:val="0"/>
          <w:numId w:val="24"/>
        </w:numPr>
        <w:spacing w:before="100" w:beforeAutospacing="1" w:after="100" w:afterAutospacing="1"/>
      </w:pPr>
      <w:r>
        <w:t>splines, 4.0.5</w:t>
      </w:r>
    </w:p>
    <w:p w14:paraId="6424D86C" w14:textId="77777777" w:rsidR="00AC5B5B" w:rsidRDefault="00AC5B5B" w:rsidP="00AC5B5B">
      <w:pPr>
        <w:numPr>
          <w:ilvl w:val="0"/>
          <w:numId w:val="24"/>
        </w:numPr>
        <w:spacing w:before="100" w:beforeAutospacing="1" w:after="100" w:afterAutospacing="1"/>
      </w:pPr>
      <w:r>
        <w:t>knitr</w:t>
      </w:r>
    </w:p>
    <w:p w14:paraId="748F8916" w14:textId="77777777" w:rsidR="00AC5B5B" w:rsidRPr="000626F7" w:rsidRDefault="00AC5B5B" w:rsidP="00AC5B5B">
      <w:pPr>
        <w:pStyle w:val="Heading8"/>
      </w:pPr>
      <w:bookmarkStart w:id="2" w:name="_Toc163553932"/>
      <w:r w:rsidRPr="000626F7">
        <w:lastRenderedPageBreak/>
        <w:t>Code for forest plots</w:t>
      </w:r>
      <w:bookmarkEnd w:id="2"/>
      <w:r w:rsidRPr="000626F7">
        <w:t xml:space="preserve"> </w:t>
      </w:r>
    </w:p>
    <w:p w14:paraId="418B19BD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 xml:space="preserve">All coding files were extracted via R Markdown </w:t>
      </w:r>
      <w:r w:rsidRPr="000626F7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FOMnj4DJ","properties":{"formattedCitation":"(370)","plainCitation":"(370)","noteIndex":0},"citationItems":[{"id":1168,"uris":["http://zotero.org/users/11960076/items/67TVRWTW"],"itemData":{"id":1168,"type":"webpage","title":"R Markdown - Baumer - 2015 - WIREs Computational Statistics - Wiley Online Library","URL":"https://wires.onlinelibrary.wiley.com/doi/full/10.1002/wics.1348","accessed":{"date-parts":[["2024",1,29]]}}}],"schema":"https://github.com/citation-style-language/schema/raw/master/csl-citation.json"} </w:instrText>
      </w:r>
      <w:r w:rsidRPr="000626F7"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370)</w:t>
      </w:r>
      <w:r w:rsidRPr="000626F7">
        <w:rPr>
          <w:rFonts w:ascii="Times New Roman" w:hAnsi="Times New Roman" w:cs="Times New Roman"/>
        </w:rPr>
        <w:fldChar w:fldCharType="end"/>
      </w:r>
      <w:r w:rsidRPr="000626F7">
        <w:rPr>
          <w:rFonts w:ascii="Times New Roman" w:hAnsi="Times New Roman" w:cs="Times New Roman"/>
        </w:rPr>
        <w:t xml:space="preserve">. Markdown is a simple formatting syntax for authoring HTML, PDF, and MS Word documents. For more details on using R Markdown see </w:t>
      </w:r>
      <w:hyperlink r:id="rId5">
        <w:r w:rsidRPr="000626F7">
          <w:rPr>
            <w:rStyle w:val="Hyperlink"/>
            <w:rFonts w:ascii="Times New Roman" w:hAnsi="Times New Roman"/>
          </w:rPr>
          <w:t>http://rmarkdown.rstudio.com</w:t>
        </w:r>
      </w:hyperlink>
      <w:r w:rsidRPr="000626F7">
        <w:rPr>
          <w:rFonts w:ascii="Times New Roman" w:hAnsi="Times New Roman" w:cs="Times New Roman"/>
        </w:rPr>
        <w:t>.</w:t>
      </w:r>
    </w:p>
    <w:p w14:paraId="10672E2C" w14:textId="77777777" w:rsidR="00AC5B5B" w:rsidRPr="000626F7" w:rsidRDefault="00AC5B5B" w:rsidP="00AC5B5B">
      <w:pPr>
        <w:pStyle w:val="BodyText"/>
      </w:pPr>
      <w:r w:rsidRPr="000626F7">
        <w:t xml:space="preserve">When you click the </w:t>
      </w:r>
      <w:r w:rsidRPr="000626F7">
        <w:rPr>
          <w:b/>
        </w:rPr>
        <w:t>Knit</w:t>
      </w:r>
      <w:r w:rsidRPr="000626F7">
        <w:t xml:space="preserve"> button a document will be generated that includes both content as well as the output of any embedded R code chunks within the document. </w:t>
      </w:r>
    </w:p>
    <w:p w14:paraId="6162FE89" w14:textId="77777777" w:rsidR="00AC5B5B" w:rsidRPr="000626F7" w:rsidRDefault="00AC5B5B" w:rsidP="00AC5B5B">
      <w:pPr>
        <w:pStyle w:val="Heading9"/>
      </w:pPr>
      <w:r w:rsidRPr="000626F7">
        <w:t>Code for forest plots</w:t>
      </w:r>
    </w:p>
    <w:p w14:paraId="2DCBC296" w14:textId="77777777" w:rsidR="00AC5B5B" w:rsidRPr="000626F7" w:rsidRDefault="00AC5B5B" w:rsidP="00AC5B5B">
      <w:pPr>
        <w:rPr>
          <w:lang w:val="en-US" w:eastAsia="ja-JP"/>
        </w:rPr>
      </w:pPr>
    </w:p>
    <w:p w14:paraId="7CF4AEC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bookmarkStart w:id="3" w:name="r-markdown"/>
      <w:r w:rsidRPr="000626F7">
        <w:rPr>
          <w:rStyle w:val="Function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forestplot)</w:t>
      </w:r>
    </w:p>
    <w:p w14:paraId="51E23AF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Loading required package: grid</w:t>
      </w:r>
    </w:p>
    <w:p w14:paraId="6EFE2AB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Loading required package: checkmate</w:t>
      </w:r>
    </w:p>
    <w:p w14:paraId="27B9A5C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Loading required package: abind</w:t>
      </w:r>
    </w:p>
    <w:p w14:paraId="181930A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Function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idyverse)</w:t>
      </w:r>
    </w:p>
    <w:p w14:paraId="196BAE4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── Attaching core tidyverse packages ──────────────────────── tidyverse 2.0.0 ──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Style w:val="VerbatimChar"/>
          <w:rFonts w:ascii="Apple Color Emoji" w:hAnsi="Apple Color Emoji" w:cs="Apple Color Emoji"/>
        </w:rPr>
        <w:t>✔</w:t>
      </w:r>
      <w:r w:rsidRPr="000626F7">
        <w:rPr>
          <w:rStyle w:val="VerbatimChar"/>
          <w:rFonts w:ascii="Times New Roman" w:hAnsi="Times New Roman"/>
        </w:rPr>
        <w:t xml:space="preserve"> dplyr     1.1.3     </w:t>
      </w:r>
      <w:r w:rsidRPr="000626F7">
        <w:rPr>
          <w:rStyle w:val="VerbatimChar"/>
          <w:rFonts w:ascii="Apple Color Emoji" w:hAnsi="Apple Color Emoji" w:cs="Apple Color Emoji"/>
        </w:rPr>
        <w:t>✔</w:t>
      </w:r>
      <w:r w:rsidRPr="000626F7">
        <w:rPr>
          <w:rStyle w:val="VerbatimChar"/>
          <w:rFonts w:ascii="Times New Roman" w:hAnsi="Times New Roman"/>
        </w:rPr>
        <w:t xml:space="preserve"> readr     2.1.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Style w:val="VerbatimChar"/>
          <w:rFonts w:ascii="Apple Color Emoji" w:hAnsi="Apple Color Emoji" w:cs="Apple Color Emoji"/>
        </w:rPr>
        <w:t>✔</w:t>
      </w:r>
      <w:r w:rsidRPr="000626F7">
        <w:rPr>
          <w:rStyle w:val="VerbatimChar"/>
          <w:rFonts w:ascii="Times New Roman" w:hAnsi="Times New Roman"/>
        </w:rPr>
        <w:t xml:space="preserve"> forcats   1.0.0     </w:t>
      </w:r>
      <w:r w:rsidRPr="000626F7">
        <w:rPr>
          <w:rStyle w:val="VerbatimChar"/>
          <w:rFonts w:ascii="Apple Color Emoji" w:hAnsi="Apple Color Emoji" w:cs="Apple Color Emoji"/>
        </w:rPr>
        <w:t>✔</w:t>
      </w:r>
      <w:r w:rsidRPr="000626F7">
        <w:rPr>
          <w:rStyle w:val="VerbatimChar"/>
          <w:rFonts w:ascii="Times New Roman" w:hAnsi="Times New Roman"/>
        </w:rPr>
        <w:t xml:space="preserve"> stringr   1.5.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Style w:val="VerbatimChar"/>
          <w:rFonts w:ascii="Apple Color Emoji" w:hAnsi="Apple Color Emoji" w:cs="Apple Color Emoji"/>
        </w:rPr>
        <w:t>✔</w:t>
      </w:r>
      <w:r w:rsidRPr="000626F7">
        <w:rPr>
          <w:rStyle w:val="VerbatimChar"/>
          <w:rFonts w:ascii="Times New Roman" w:hAnsi="Times New Roman"/>
        </w:rPr>
        <w:t xml:space="preserve"> ggplot2   3.4.1     </w:t>
      </w:r>
      <w:r w:rsidRPr="000626F7">
        <w:rPr>
          <w:rStyle w:val="VerbatimChar"/>
          <w:rFonts w:ascii="Apple Color Emoji" w:hAnsi="Apple Color Emoji" w:cs="Apple Color Emoji"/>
        </w:rPr>
        <w:t>✔</w:t>
      </w:r>
      <w:r w:rsidRPr="000626F7">
        <w:rPr>
          <w:rStyle w:val="VerbatimChar"/>
          <w:rFonts w:ascii="Times New Roman" w:hAnsi="Times New Roman"/>
        </w:rPr>
        <w:t xml:space="preserve"> tibble    3.2.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Style w:val="VerbatimChar"/>
          <w:rFonts w:ascii="Apple Color Emoji" w:hAnsi="Apple Color Emoji" w:cs="Apple Color Emoji"/>
        </w:rPr>
        <w:t>✔</w:t>
      </w:r>
      <w:r w:rsidRPr="000626F7">
        <w:rPr>
          <w:rStyle w:val="VerbatimChar"/>
          <w:rFonts w:ascii="Times New Roman" w:hAnsi="Times New Roman"/>
        </w:rPr>
        <w:t xml:space="preserve"> lubridate 1.9.2     </w:t>
      </w:r>
      <w:r w:rsidRPr="000626F7">
        <w:rPr>
          <w:rStyle w:val="VerbatimChar"/>
          <w:rFonts w:ascii="Apple Color Emoji" w:hAnsi="Apple Color Emoji" w:cs="Apple Color Emoji"/>
        </w:rPr>
        <w:t>✔</w:t>
      </w:r>
      <w:r w:rsidRPr="000626F7">
        <w:rPr>
          <w:rStyle w:val="VerbatimChar"/>
          <w:rFonts w:ascii="Times New Roman" w:hAnsi="Times New Roman"/>
        </w:rPr>
        <w:t xml:space="preserve"> tidyr     1.3.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Style w:val="VerbatimChar"/>
          <w:rFonts w:ascii="Apple Color Emoji" w:hAnsi="Apple Color Emoji" w:cs="Apple Color Emoji"/>
        </w:rPr>
        <w:t>✔</w:t>
      </w:r>
      <w:r w:rsidRPr="000626F7">
        <w:rPr>
          <w:rStyle w:val="VerbatimChar"/>
          <w:rFonts w:ascii="Times New Roman" w:hAnsi="Times New Roman"/>
        </w:rPr>
        <w:t xml:space="preserve"> purrr     1.0.2</w:t>
      </w:r>
    </w:p>
    <w:p w14:paraId="530A14E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── Conflicts ────────────────────────────────────────── tidyverse_conflicts() ──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Style w:val="VerbatimChar"/>
          <w:rFonts w:ascii="Apple Color Emoji" w:hAnsi="Apple Color Emoji" w:cs="Apple Color Emoji"/>
        </w:rPr>
        <w:t>✖</w:t>
      </w:r>
      <w:r w:rsidRPr="000626F7">
        <w:rPr>
          <w:rStyle w:val="VerbatimChar"/>
          <w:rFonts w:ascii="Times New Roman" w:hAnsi="Times New Roman"/>
        </w:rPr>
        <w:t xml:space="preserve"> dplyr::filter() masks stats::filter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Style w:val="VerbatimChar"/>
          <w:rFonts w:ascii="Apple Color Emoji" w:hAnsi="Apple Color Emoji" w:cs="Apple Color Emoji"/>
        </w:rPr>
        <w:t>✖</w:t>
      </w:r>
      <w:r w:rsidRPr="000626F7">
        <w:rPr>
          <w:rStyle w:val="VerbatimChar"/>
          <w:rFonts w:ascii="Times New Roman" w:hAnsi="Times New Roman"/>
        </w:rPr>
        <w:t xml:space="preserve"> dplyr::lag()    masks stats::lag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ℹ Use the conflicted package (&lt;http://conflicted.r-lib.org/&gt;) to force all conflicts to become errors</w:t>
      </w:r>
    </w:p>
    <w:p w14:paraId="44D037A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bookmarkStart w:id="4" w:name="including-plots"/>
      <w:bookmarkEnd w:id="3"/>
      <w:r w:rsidRPr="000626F7">
        <w:rPr>
          <w:rStyle w:val="CommentTok"/>
          <w:rFonts w:ascii="Times New Roman" w:hAnsi="Times New Roman"/>
        </w:rPr>
        <w:t># P &lt;- AUCCIforestplot |&gt;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ggplot(aes(y = reorder(Model_type, +AUC))) +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theme_classic() +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geom_point(aes(x= AUC), shape=15, size=3) +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geom_linerange(aes(xmin=lower, xmax=upper))+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labs(x="AUC scores", y="Model Type")</w:t>
      </w:r>
    </w:p>
    <w:p w14:paraId="02F4172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p_left &lt;-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AUCCIforestplot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ggplot(aes(y = reorder(Model_type, +AUC)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p_left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p_left &lt;-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p_left +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geom_text(aes(x = 0, label = Model_type), hjust = 0, fontface = "bol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p_left &lt;-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>#   p_left +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geom_text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aes(x = 1, label = AUCCI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hjust = 0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fontface = ifelse(AUCCIforestplot$AUCCI == "AUC (95% CI)", "bold", "plain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p_left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p_left &lt;-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p_left +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heme_void() +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coord_cartesian(xlim = c(0, 4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p_left</w:t>
      </w:r>
    </w:p>
    <w:p w14:paraId="6928F4F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P &lt;- AUCCIFOD |&gt;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ggplot(aes(y = reorder(Model_type, +AUC))) +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theme_classic() +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geom_point(aes(x= AUC), shape=15, size=3) +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geom_linerange(aes(xmin=lower, xmax=upper))+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labs(x="AUC scores", y="Model Type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P</w:t>
      </w:r>
    </w:p>
    <w:p w14:paraId="634A20EA" w14:textId="77777777" w:rsidR="00AC5B5B" w:rsidRPr="000626F7" w:rsidRDefault="00AC5B5B" w:rsidP="00AC5B5B">
      <w:pPr>
        <w:pStyle w:val="SourceCode"/>
        <w:rPr>
          <w:rStyle w:val="CommentTok"/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p_left &lt;-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AUCCIFO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ggplot(aes(y = reorder(Model_type, +AUC)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p_left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p_left &lt;-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p_left +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geom_text(aes(x = 0, label = Model_type), hjust = 0, fontface = "bol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p_left &lt;-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p_left +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geom_text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aes(x = 1, label = AUCCI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hjust = 0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fontface = ifelse(AUCCIFOD$AUCCI == "AUC (95% CI)", "bold", "plain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p_left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p_left &lt;-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p_left +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heme_void() +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coord_cartesian(xlim = c(0, 4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p_left</w:t>
      </w:r>
    </w:p>
    <w:p w14:paraId="2DDD8D8C" w14:textId="77777777" w:rsidR="00AC5B5B" w:rsidRPr="000626F7" w:rsidRDefault="00AC5B5B" w:rsidP="00AC5B5B">
      <w:pPr>
        <w:rPr>
          <w:rFonts w:eastAsia="Cambria"/>
          <w:i/>
          <w:color w:val="8F5902"/>
          <w:sz w:val="22"/>
          <w:szCs w:val="20"/>
          <w:shd w:val="clear" w:color="auto" w:fill="F8F8F8"/>
          <w:lang w:eastAsia="en-CA"/>
        </w:rPr>
      </w:pPr>
      <w:r w:rsidRPr="000626F7">
        <w:rPr>
          <w:rStyle w:val="CommentTok"/>
        </w:rPr>
        <w:lastRenderedPageBreak/>
        <w:br w:type="page"/>
      </w:r>
    </w:p>
    <w:p w14:paraId="278BF3DA" w14:textId="77777777" w:rsidR="00AC5B5B" w:rsidRPr="000626F7" w:rsidRDefault="00AC5B5B" w:rsidP="00AC5B5B">
      <w:pPr>
        <w:pStyle w:val="Heading8"/>
      </w:pPr>
      <w:bookmarkStart w:id="5" w:name="_Toc163553933"/>
      <w:bookmarkEnd w:id="4"/>
      <w:r w:rsidRPr="000626F7">
        <w:lastRenderedPageBreak/>
        <w:t>Data wrangling code</w:t>
      </w:r>
      <w:bookmarkEnd w:id="5"/>
    </w:p>
    <w:p w14:paraId="3F16AA51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 xml:space="preserve">All coding files were extracted via R Markdown </w:t>
      </w:r>
      <w:r w:rsidRPr="000626F7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Z8Z5Yzru","properties":{"formattedCitation":"(370)","plainCitation":"(370)","noteIndex":0},"citationItems":[{"id":1168,"uris":["http://zotero.org/users/11960076/items/67TVRWTW"],"itemData":{"id":1168,"type":"webpage","title":"R Markdown - Baumer - 2015 - WIREs Computational Statistics - Wiley Online Library","URL":"https://wires.onlinelibrary.wiley.com/doi/full/10.1002/wics.1348","accessed":{"date-parts":[["2024",1,29]]}}}],"schema":"https://github.com/citation-style-language/schema/raw/master/csl-citation.json"} </w:instrText>
      </w:r>
      <w:r w:rsidRPr="000626F7"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370)</w:t>
      </w:r>
      <w:r w:rsidRPr="000626F7">
        <w:rPr>
          <w:rFonts w:ascii="Times New Roman" w:hAnsi="Times New Roman" w:cs="Times New Roman"/>
        </w:rPr>
        <w:fldChar w:fldCharType="end"/>
      </w:r>
      <w:r w:rsidRPr="000626F7">
        <w:rPr>
          <w:rFonts w:ascii="Times New Roman" w:hAnsi="Times New Roman" w:cs="Times New Roman"/>
        </w:rPr>
        <w:t xml:space="preserve">. Markdown is a simple formatting syntax for authoring HTML, PDF, and MS Word documents. For more details on using R Markdown see </w:t>
      </w:r>
      <w:hyperlink r:id="rId6">
        <w:r w:rsidRPr="000626F7">
          <w:rPr>
            <w:rStyle w:val="Hyperlink"/>
            <w:rFonts w:ascii="Times New Roman" w:hAnsi="Times New Roman"/>
          </w:rPr>
          <w:t>http://rmarkdown.rstudio.com</w:t>
        </w:r>
      </w:hyperlink>
      <w:r w:rsidRPr="000626F7">
        <w:rPr>
          <w:rFonts w:ascii="Times New Roman" w:hAnsi="Times New Roman" w:cs="Times New Roman"/>
        </w:rPr>
        <w:t>.</w:t>
      </w:r>
    </w:p>
    <w:p w14:paraId="6390C123" w14:textId="77777777" w:rsidR="00AC5B5B" w:rsidRPr="000626F7" w:rsidRDefault="00AC5B5B" w:rsidP="00AC5B5B">
      <w:pPr>
        <w:pStyle w:val="BodyText"/>
      </w:pPr>
      <w:r w:rsidRPr="000626F7">
        <w:t xml:space="preserve">When you click the </w:t>
      </w:r>
      <w:r w:rsidRPr="000626F7">
        <w:rPr>
          <w:b/>
        </w:rPr>
        <w:t>Knit</w:t>
      </w:r>
      <w:r w:rsidRPr="000626F7">
        <w:t xml:space="preserve"> button a document will be generated that includes both content as well as the output of any embedded R code chunks within the document. </w:t>
      </w:r>
    </w:p>
    <w:p w14:paraId="434E4224" w14:textId="77777777" w:rsidR="00AC5B5B" w:rsidRPr="000626F7" w:rsidRDefault="00AC5B5B" w:rsidP="00AC5B5B">
      <w:pPr>
        <w:pStyle w:val="Heading9"/>
      </w:pPr>
      <w:r w:rsidRPr="000626F7">
        <w:t>Total instances file</w:t>
      </w:r>
    </w:p>
    <w:p w14:paraId="2C4C4488" w14:textId="77777777" w:rsidR="00AC5B5B" w:rsidRPr="000626F7" w:rsidRDefault="00AC5B5B" w:rsidP="00AC5B5B">
      <w:pPr>
        <w:pStyle w:val="SourceCode"/>
        <w:rPr>
          <w:rStyle w:val="KeywordTok"/>
          <w:rFonts w:ascii="Times New Roman" w:hAnsi="Times New Roman"/>
        </w:rPr>
      </w:pPr>
    </w:p>
    <w:p w14:paraId="04EDED0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idyverse)</w:t>
      </w:r>
    </w:p>
    <w:p w14:paraId="36A9D97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-- Attaching core tidyverse packages ------------------------ tidyverse 2.0.0 --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dplyr     1.1.2     v readr     2.1.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forcats   1.0.0     v stringr   1.5.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ggplot2   3.4.2     v tibble    3.2.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lubridate 1.9.2     v tidyr     1.3.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v purrr     1.0.1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-- Conflicts ------------------------------------------ tidyverse_conflicts() --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dplyr::filter() masks stats::filter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dplyr::lag()    masks stats::lag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 Use the conflicted package (&lt;http://conflicted.r-lib.org/&gt;) to force all conflicts to become errors</w:t>
      </w:r>
    </w:p>
    <w:p w14:paraId="2D077F9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dply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gapminder)</w:t>
      </w:r>
    </w:p>
    <w:p w14:paraId="13B7B9C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Warning: One or more parsing issues, call `problems()` on your data frame for details,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.g.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dat &lt;- vroom(...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problems(dat)</w:t>
      </w:r>
    </w:p>
    <w:p w14:paraId="0A5DBD1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Pharmanetspss_total&lt;- full_join(x = vw_od_case, y = Pharmanetspss, by = "moh_study_id", all.x = TRU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MSP_clean_total &lt;- full_join(x = vw_od_case, y = MSP_clean, by = "moh_study_id", all.x = TRU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vw_dad_total &lt;- full_join(x = vw_od_case, y = vw_dad, by = "moh_study_id", all.x = TRUE)</w:t>
      </w:r>
    </w:p>
    <w:p w14:paraId="492ADF2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glimpse</w:t>
      </w:r>
      <w:r w:rsidRPr="000626F7">
        <w:rPr>
          <w:rStyle w:val="NormalTok"/>
          <w:rFonts w:ascii="Times New Roman" w:hAnsi="Times New Roman"/>
        </w:rPr>
        <w:t>(Pharmanetspss)</w:t>
      </w:r>
    </w:p>
    <w:p w14:paraId="0CBF10C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Rows: 57,902,31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lumns: 7</w:t>
      </w:r>
      <w:r w:rsidRPr="000626F7">
        <w:rPr>
          <w:rFonts w:ascii="Times New Roman" w:hAnsi="Times New Roman"/>
        </w:rPr>
        <w:br/>
      </w:r>
    </w:p>
    <w:p w14:paraId="18F2FAE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glimpse</w:t>
      </w:r>
      <w:r w:rsidRPr="000626F7">
        <w:rPr>
          <w:rStyle w:val="NormalTok"/>
          <w:rFonts w:ascii="Times New Roman" w:hAnsi="Times New Roman"/>
        </w:rPr>
        <w:t>(vw_dad)</w:t>
      </w:r>
    </w:p>
    <w:p w14:paraId="3C8F751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Rows: 1,663,94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lumns: 141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glimpse</w:t>
      </w:r>
      <w:r w:rsidRPr="000626F7">
        <w:rPr>
          <w:rStyle w:val="NormalTok"/>
          <w:rFonts w:ascii="Times New Roman" w:hAnsi="Times New Roman"/>
        </w:rPr>
        <w:t>(MSP_clean)</w:t>
      </w:r>
    </w:p>
    <w:p w14:paraId="668C982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Rows: 185,145,5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lumns: 6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glimpse</w:t>
      </w:r>
      <w:r w:rsidRPr="000626F7">
        <w:rPr>
          <w:rStyle w:val="NormalTok"/>
          <w:rFonts w:ascii="Times New Roman" w:hAnsi="Times New Roman"/>
        </w:rPr>
        <w:t>(vw_od_case)</w:t>
      </w:r>
    </w:p>
    <w:p w14:paraId="3AB6CA7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lastRenderedPageBreak/>
        <w:t>## Rows: 36,67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lumns: 7</w:t>
      </w:r>
      <w:r w:rsidRPr="000626F7">
        <w:rPr>
          <w:rFonts w:ascii="Times New Roman" w:hAnsi="Times New Roman"/>
        </w:rPr>
        <w:br/>
      </w:r>
    </w:p>
    <w:p w14:paraId="11831CF1" w14:textId="77777777" w:rsidR="00AC5B5B" w:rsidRPr="000626F7" w:rsidRDefault="00AC5B5B" w:rsidP="00AC5B5B">
      <w:pPr>
        <w:pStyle w:val="Heading9"/>
      </w:pPr>
      <w:r w:rsidRPr="000626F7">
        <w:t>Icd Code 9 Extraction</w:t>
      </w:r>
    </w:p>
    <w:p w14:paraId="6DFA02D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</w:p>
    <w:p w14:paraId="2B4CFD2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lan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idyverse)</w:t>
      </w:r>
    </w:p>
    <w:p w14:paraId="4397A5D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-- Attaching core tidyverse packages ------------------------ tidyverse 2.0.0 --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dplyr     1.1.2     v readr     2.1.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forcats   1.0.0     v stringr   1.5.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ggplot2   3.4.2     v tibble    3.2.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lubridate 1.9.2     v tidyr     1.3.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v purrr     1.0.1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-- Conflicts ------------------------------------------ tidyverse_conflicts() --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%@%()         masks rlang::%@%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dplyr::filter()      masks stats::filter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()     masks rlang::flatten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chr() masks rlang::flatten_chr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dbl() masks rlang::flatten_dbl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int() masks rlang::flatten_int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lgl() masks rlang::flatten_lgl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raw() masks rlang::flatten_raw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invoke()      masks rlang::invoke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dplyr::lag()         masks stats::lag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splice()      masks rlang::splice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 Use the conflicted package (&lt;http://conflicted.r-lib.org/&gt;) to force all conflicts to become errors</w:t>
      </w:r>
    </w:p>
    <w:p w14:paraId="2BC2148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dply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gapminde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caret)</w:t>
      </w:r>
    </w:p>
    <w:p w14:paraId="4F9B513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Loading required package: latti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caret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purr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lift</w:t>
      </w:r>
    </w:p>
    <w:p w14:paraId="1486BB3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xgboost)</w:t>
      </w:r>
    </w:p>
    <w:p w14:paraId="0FC7F9F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xgboost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dply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slice</w:t>
      </w:r>
    </w:p>
    <w:p w14:paraId="05CDC7F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lastRenderedPageBreak/>
        <w:t>library</w:t>
      </w:r>
      <w:r w:rsidRPr="000626F7">
        <w:rPr>
          <w:rStyle w:val="NormalTok"/>
          <w:rFonts w:ascii="Times New Roman" w:hAnsi="Times New Roman"/>
        </w:rPr>
        <w:t>(forcat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mice)</w:t>
      </w:r>
    </w:p>
    <w:p w14:paraId="427DD20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mice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stats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filte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s are masked from 'package:base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cbind, rbind</w:t>
      </w:r>
    </w:p>
    <w:p w14:paraId="6FF0562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vctrs)</w:t>
      </w:r>
    </w:p>
    <w:p w14:paraId="7226D62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vctrs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dply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data_fram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tibble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data_frame</w:t>
      </w:r>
    </w:p>
    <w:p w14:paraId="56F3C12F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Data descriptive</w:t>
      </w:r>
    </w:p>
    <w:p w14:paraId="6047088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MSP_clean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Raw_data_used/MSP_clean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201E344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glimpse</w:t>
      </w:r>
      <w:r w:rsidRPr="000626F7">
        <w:rPr>
          <w:rStyle w:val="NormalTok"/>
          <w:rFonts w:ascii="Times New Roman" w:hAnsi="Times New Roman"/>
        </w:rPr>
        <w:t>(MSP_clean)</w:t>
      </w:r>
    </w:p>
    <w:p w14:paraId="41C935F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Rows: 185,145,5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lumns: 6</w:t>
      </w:r>
      <w:r w:rsidRPr="000626F7">
        <w:rPr>
          <w:rFonts w:ascii="Times New Roman" w:hAnsi="Times New Roman"/>
        </w:rPr>
        <w:br/>
      </w:r>
    </w:p>
    <w:p w14:paraId="5F28A703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testing</w:t>
      </w:r>
    </w:p>
    <w:p w14:paraId="359C0D3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(.x &gt;= 2910) &amp; (.x &lt;= 291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(.x &gt;= 30300) &amp; (.x &lt;= 30303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(.x &gt;= 3140) &amp; (.x &lt;= 314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(.x &gt;= 3140) &amp; (.x &lt;= 314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291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># ICD9_1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(.x &gt;= 2910) &amp; (.x &lt;= 291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(.x &gt;= 30300) &amp; (.x &lt;= 30303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(.x &gt;= 3140) &amp; (.x &lt;= 314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(.x &gt;= 3140) &amp; (.x &lt;= 314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291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2{.col}")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ICD9_0$derivdediag_cd_1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ICD9_1$derivde2diag_cd_1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Test1 &lt;- ICD9_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derivde2diag_cd_1, derivde2diag_cd_2, derivde2diag_cd_3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Test2 &lt;- ICD9_0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derivdediag_cd_1, derivdediag_cd_2, derivdediag_cd_3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9_11 &lt;- Test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group_by(moh_study_id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ummarize(derivde2diag_cd_1 = sum(derivde2diag_cd_1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derivde2diag_cd_2 = sum(derivde2diag_cd_2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derivde2diag_cd_3 = sum(derivde2diag_cd_3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9_12&lt;-icd9_1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Total = select(., -moh_study_id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rowSums(na.rm = TRUE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9_13 &lt;- icd9_12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earlyonsetdisorders = if_else(Total &gt;= 1, 1, 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9_14 &lt;- icd9_13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earlyonsetdisorder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9_21 &lt;- Test2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group_by(moh_study_id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ummarize(derivdediag_cd_1 = sum(derivdediag_cd_1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derivdediag_cd_2 = sum(derivdediag_cd_2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derivdediag_cd_3 = sum(derivdediag_cd_3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9_22 &lt;- icd9_2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Total = select(., -moh_study_id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rowSums(na.rm = TRUE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 xml:space="preserve"># icd9_23 &lt;- icd9_22 %&gt;%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earlyonsetdisorders1= if_else(Total &gt;= 1, 1, 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9_24 &lt;- icd9_23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earlyonsetdisorders1)</w:t>
      </w:r>
    </w:p>
    <w:p w14:paraId="3EB3926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table(icd9_14$earlyonsetdisorder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icd9_24$earlyonsetdisorders1)</w:t>
      </w:r>
    </w:p>
    <w:p w14:paraId="0A0465B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Test3 &lt;-merge(icd9_14, icd9_24, by = "moh_study_id", all.x = TRU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est4 &lt;- Test3 %&gt;% mutate(new = earlyonsetdisorders+earlyonsetdisorders1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Test4$new )</w:t>
      </w:r>
    </w:p>
    <w:p w14:paraId="65BDFCD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unique(MSP_clean$diag_cd_1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which(MSP_clean$diag_cd_1 == 291.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which(MSP_clean$diag_cd_1 == 291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which(MSP_clean$diag_cd_1 == 2910))</w:t>
      </w:r>
    </w:p>
    <w:p w14:paraId="449966CC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Template</w:t>
      </w:r>
    </w:p>
    <w:p w14:paraId="4C097DC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across(starts_with("diag_cd_"), ~case_when(.x=="E8500"~ 1, .x== "3040" ~ 1, .x== "3047" ~ 1, .x=="3055"~ 1, .x== "965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232ACA5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across(starts_with("diag_cd_"), ~case_when((.x &gt;= 301) &amp; (.x &lt;= 301.9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3BA1CC17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start</w:t>
      </w:r>
    </w:p>
    <w:p w14:paraId="491F6FB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1128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1128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421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421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4211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4219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422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422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4229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42290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 xml:space="preserve">#     .x== "4229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42292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42293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42299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424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4240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424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4242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4243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4249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42490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42491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42499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560C8AE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038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038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0381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0381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03812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03819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0381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038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0383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0384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0384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03841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03842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03843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03844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03849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0388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0389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4151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41512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4229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42292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449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78552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7907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9959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99590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9959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99592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99593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99594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3A39A33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73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73000) &amp; (.x &lt;= 7300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73010) &amp; (.x &lt;= 7301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73020) &amp; (.x &lt;= 7302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73030) &amp; (.x &lt;= 7303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73070) &amp; (.x &lt;= 73078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73080) &amp; (.x &lt;= 7308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73090) &amp; (.x &lt;= 7309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733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7301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7302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7303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7307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7308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7309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5036A8D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0401) &amp; (.x &lt;= 0404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45181) &amp; (.x &lt;= 4518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040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040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04081) &amp; (.x &lt;= 0408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04041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0404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0408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32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3240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3241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324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326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451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45111) &amp; (.x &lt;= 4511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451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4511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4512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4518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4519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567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56721) &amp; (.x &lt;= 5673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5670) &amp; (.x &lt;= 5673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5678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>#     .x== "56781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56782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5678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567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5695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572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5BF89E6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9_0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5720) &amp; (.x &lt;= 5728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5901"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59010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5901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68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6810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68100"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68101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68102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681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68110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67111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6819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707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707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70700) &amp; (.x &lt;= 7070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7071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70710) &amp; (.x &lt;= 7071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7072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70720) &amp; (.x &lt;= 70725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7078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7079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7098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7236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72886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7293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72930"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72939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7854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TRUE ~ 0), .names = "derivde{.col}")))</w:t>
      </w:r>
    </w:p>
    <w:p w14:paraId="6BE245E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0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0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>#     (.x &gt;= 29010) &amp; (.x &lt;= 29013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0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02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02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0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0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04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04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04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04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08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0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2930) &amp; (.x &lt;= 294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1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10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10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10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108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108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108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10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62A1E49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2910) &amp; (.x &lt;= 2918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29181) &amp; (.x &lt;= 2928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18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18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18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1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2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2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21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21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2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28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28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28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28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28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28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2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>#     .x=="303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30301) &amp; (.x &lt;= 30593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30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30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30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3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9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939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39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39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0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0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0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0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0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1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1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1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2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2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2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2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403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3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3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3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4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4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4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4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5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5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5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5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6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6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6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6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6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7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7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7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7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7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>#     .x=="3048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8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8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8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8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9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9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9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9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0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0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0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0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2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2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2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2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3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3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3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3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4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4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4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4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5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5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5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5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6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6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6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6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6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7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7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7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7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7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8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8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8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8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>#     # .x=="3058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9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9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9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9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77CAB3E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5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29500) &amp; (.x &lt;= 29595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0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0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0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0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0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0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5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1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1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1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1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1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1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5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2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2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2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2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2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2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5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3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3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3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3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3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3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5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4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4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4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4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4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4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>#     .x=="295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5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5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5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5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5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56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6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6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6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6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6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57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7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7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7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7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7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58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8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8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8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8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8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5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9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9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9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9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59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8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2970) &amp; (.x &lt;= 298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8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8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8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8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8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88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8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7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7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7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7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7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78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7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36641F8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lastRenderedPageBreak/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6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29600) &amp; (.x &lt;= 2969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6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0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0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0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06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6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1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1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1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1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1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1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16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6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2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2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2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2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2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2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26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6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3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3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3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3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3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3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36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6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4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4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4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4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4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4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46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6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5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5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5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5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5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5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56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66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6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>#     # .x=="2966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6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6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6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6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66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67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7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68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8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8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8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8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6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9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69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0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1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3A1A2E8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3000) &amp; (.x &lt;= 300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0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0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0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0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0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07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08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0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3060) &amp; (.x &lt;= 306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6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6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6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6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6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6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6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30650) &amp; (.x &lt;= 3065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65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65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65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65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65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>#     # .x=="3066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67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68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6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3090) &amp; (.x &lt;= 309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9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9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9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(.x &gt;= 30921) &amp; (.x &lt;= 3092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92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92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92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92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928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92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9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9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98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(.x &gt;= 30981) &amp; (.x &lt;= 3098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98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98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98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92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98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9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1977922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302.7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07.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07.4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07.5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16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1B2F13A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301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30110) &amp; (.x &lt;= 3018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3010) &amp; (.x &lt;= 301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01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01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 xml:space="preserve">#     # .x== "3011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0111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0112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0113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012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012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012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0122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013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014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015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015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0159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016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017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018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018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0182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0183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0184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0189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019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3079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3123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7812931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17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18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18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3181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3182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319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7BA1988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299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299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2990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2990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299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2991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2991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2998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 xml:space="preserve">#     .x== "2999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2998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2999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2999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2999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15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15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150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150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1502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1509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15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1532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1534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1535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1539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154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155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158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159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016504F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3070) &amp; (.x &lt;= 3076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31200) &amp; (.x &lt;= 31401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3120) &amp; (.x &lt;= 314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070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072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073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077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076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12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12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200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120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1202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203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12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121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121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1212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1213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122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122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1221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 xml:space="preserve">#     # .x== "31222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1223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123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# .x== "3123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231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232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233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234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235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239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24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28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281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282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289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29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30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300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301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302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321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322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323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33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38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381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382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383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389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38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 "314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40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400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401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41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42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48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 "3149"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TRUE ~ 0), .names = "derivde{.col}")))</w:t>
      </w:r>
    </w:p>
    <w:p w14:paraId="1B7BC80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50B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76B48D2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2910) &amp; (.x &lt;= 291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1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1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1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1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1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1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18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18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18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291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3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30301) &amp; (.x &lt;= 30393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30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30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30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3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9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39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39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39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30500) &amp; (.x &lt;= 53531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0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0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0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0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57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425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5353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5353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571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571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571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571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E860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0797FEC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lastRenderedPageBreak/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040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30401) &amp; (.x &lt;= 30473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30550) &amp; (.x &lt;= 30553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96500) &amp; (.x &lt;= 9650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0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0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0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7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7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7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47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5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5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5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3055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9650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9650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9650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9650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970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E850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E850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E850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E935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E935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E935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E940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6D14EB4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3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3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3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3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2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>#     .x=="3052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2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2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569319B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1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1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1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1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4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4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4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4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644DBB1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2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2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2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2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6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6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6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6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6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968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E938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15107EF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4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4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4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4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7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7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7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7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7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34E3700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5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5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5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5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3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3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3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3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9696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E9396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E854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144D42B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lastRenderedPageBreak/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V158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73042FB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64830) &amp; (.x &lt;= 64834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648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6483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6483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6483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6483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# .x=="6483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46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30461) &amp; (.x &lt;= 30463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3059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30591) &amp; (.x &lt;= 30593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02A7F1F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30491) &amp; (.x &lt;= 30493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30581) &amp; (.x &lt;= 30583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30591) &amp; (.x &lt;= 30592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3045) &amp; (.x &lt;= 304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3053) &amp; (.x &lt;= 305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292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648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796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9621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9_00 &lt;- (MSP_clea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_cd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9658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9663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966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967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9684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9685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(.x &gt;= 9696) &amp; (.x &lt;= 969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.x=="970"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7FF9C90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9_1 &lt;- ICD9_0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group_by(moh_study_id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ummarize(derivdediag_cd_1 = sum(derivdediag_cd_1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derivdediag_cd_2 = sum(derivdediag_cd_2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derivdediag_cd_3 = sum(derivdediag_cd_3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9_11 &lt;- ICD9_00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group_by(moh_study_id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ummarize(derivdediag_cd_1 = sum(derivdediag_cd_1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derivdediag_cd_2 = sum(derivdediag_cd_2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derivdediag_cd_3 = sum(derivdediag_cd_3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9_2 &lt;- icd9_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Total = select(., -moh_study_id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rowSums(na.rm = TRUE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9_22 &lt;- icd9_1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Total1 = select(., -moh_study_id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rowSums(na.rm = TRUE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9_222 &lt;- merge(x=icd9_2, y= icd9_22, by="moh_study_id", all=TRU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9_2222 &lt;- icd9_222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Total3 = Total + Total1)</w:t>
      </w:r>
    </w:p>
    <w:p w14:paraId="2CA1CB8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9_continous &lt;- icd9_2222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Polysubstance = Total3)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Polysubstanc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9_3 &lt;- icd9_2222 %&gt;%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Polysubstance = if_else(Total3 &gt;= 1, 1, 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9_binary &lt;- icd9_3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Polysubstanc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icd9_continous$Polysubstanc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icd9_binary$Polysubstanc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icd9_continous, "Icd9_Polysubstance_C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icd9_binary, "Icd9_Polysubstance_B.csv", row.names = FALSE)</w:t>
      </w:r>
    </w:p>
    <w:p w14:paraId="560A4E2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9_1 &lt;- ICD9_0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group_by(moh_study_id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ummarize(derivdediag_cd_1 = sum(derivdediag_cd_1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>#             derivdediag_cd_2 = sum(derivdediag_cd_2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derivdediag_cd_3 = sum(derivdediag_cd_3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9_2 &lt;- icd9_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Total = select(., -moh_study_id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rowSums(na.rm = TRUE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9_continous &lt;- icd9_2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Polysubstance = Total)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Polysubstanc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9_3 &lt;- icd9_2 %&gt;%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Polysubstance = if_else(Total &gt;= 1, 1, 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9_binary &lt;- icd9_3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Polysubstanc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icd9_continous$Polysubstanc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icd9_binary$Polysubstanc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icd9_continous, "Icd9_Polysubstance_C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icd9_binary, "Icd9_Polysubstance_B.csv", row.names = FALSE)</w:t>
      </w:r>
    </w:p>
    <w:p w14:paraId="646583B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table(Icd9_cocaine_B$cocain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Icd9_opiates_B$opiates)</w:t>
      </w:r>
    </w:p>
    <w:p w14:paraId="257AD0E2" w14:textId="77777777" w:rsidR="00AC5B5B" w:rsidRPr="000626F7" w:rsidRDefault="00AC5B5B" w:rsidP="00AC5B5B">
      <w:pPr>
        <w:pStyle w:val="Heading9"/>
      </w:pPr>
      <w:r w:rsidRPr="000626F7">
        <w:t>Icd Code 10</w:t>
      </w:r>
    </w:p>
    <w:p w14:paraId="73AC39E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idyverse)</w:t>
      </w:r>
    </w:p>
    <w:p w14:paraId="3137326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-- Attaching core tidyverse packages ------------------------ tidyverse 2.0.0 --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dplyr     1.1.2     v readr     2.1.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forcats   1.0.0     v stringr   1.5.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ggplot2   3.4.2     v tibble    3.2.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lubridate 1.9.2     v tidyr     1.3.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v purrr     1.0.1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-- Conflicts ------------------------------------------ tidyverse_conflicts() --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dplyr::filter() masks stats::filter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dplyr::lag()    masks stats::lag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 Use the conflicted package (&lt;http://conflicted.r-lib.org/&gt;) to force all conflicts to become errors</w:t>
      </w:r>
    </w:p>
    <w:p w14:paraId="2D959C9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dply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gapminde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caret)</w:t>
      </w:r>
    </w:p>
    <w:p w14:paraId="5FA6354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Loading required package: latti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caret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purr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lift</w:t>
      </w:r>
    </w:p>
    <w:p w14:paraId="0656195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xgboost)</w:t>
      </w:r>
    </w:p>
    <w:p w14:paraId="3016FBD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xgboost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dply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slice</w:t>
      </w:r>
    </w:p>
    <w:p w14:paraId="7CC7594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forcat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mice)</w:t>
      </w:r>
    </w:p>
    <w:p w14:paraId="06B8657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mice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stats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filte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s are masked from 'package:base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cbind, rbind</w:t>
      </w:r>
    </w:p>
    <w:p w14:paraId="6B193EF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vctrs)</w:t>
      </w:r>
    </w:p>
    <w:p w14:paraId="4290DD6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vctrs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dply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data_fram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tibble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data_frame</w:t>
      </w:r>
    </w:p>
    <w:p w14:paraId="4A897155" w14:textId="77777777" w:rsidR="00AC5B5B" w:rsidRPr="000626F7" w:rsidRDefault="00AC5B5B" w:rsidP="00AC5B5B">
      <w:pPr>
        <w:pStyle w:val="BodyText"/>
      </w:pPr>
      <w:r w:rsidRPr="000626F7">
        <w:t>###Data descriptive</w:t>
      </w:r>
    </w:p>
    <w:p w14:paraId="15CDB25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vw_da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Raw_data_used/vw_dad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0F3F224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Warning: One or more parsing issues, call `problems()` on your data frame for details,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.g.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dat &lt;- vroom(...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problems(dat)</w:t>
      </w:r>
    </w:p>
    <w:p w14:paraId="0413990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glimpse</w:t>
      </w:r>
      <w:r w:rsidRPr="000626F7">
        <w:rPr>
          <w:rStyle w:val="NormalTok"/>
          <w:rFonts w:ascii="Times New Roman" w:hAnsi="Times New Roman"/>
        </w:rPr>
        <w:t>(vw_dad)</w:t>
      </w:r>
    </w:p>
    <w:p w14:paraId="7EE245B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Rows: 1,663,94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lumns: 141</w:t>
      </w:r>
      <w:r w:rsidRPr="000626F7">
        <w:rPr>
          <w:rFonts w:ascii="Times New Roman" w:hAnsi="Times New Roman"/>
        </w:rPr>
        <w:br/>
      </w:r>
    </w:p>
    <w:p w14:paraId="499A0CDF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lastRenderedPageBreak/>
        <w:t>###Template</w:t>
      </w:r>
    </w:p>
    <w:p w14:paraId="35EC9D1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10_0 &lt;- (vw_dad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E8500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04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3047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"3055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.x== "9650"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5153E35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CD10_00 &lt;- (vw_dad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(.x &gt;= 301) &amp; (.x &lt;= 301.9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1A451B8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10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683D05B8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start extracting ICD10</w:t>
      </w:r>
    </w:p>
    <w:p w14:paraId="0811463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B376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I33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I34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I35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I36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I37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I38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I39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19BFE58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A40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A41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I269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I400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R572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R651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R659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71D455C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lastRenderedPageBreak/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M86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M899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79ECDF2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I80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L97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L988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M793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A480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G06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G09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K630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K650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K750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L02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L03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M5402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M726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N10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R02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0F38FBA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00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01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02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03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04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05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06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07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08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09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G30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181A5F6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10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11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 xml:space="preserve">#                grepl("F12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13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14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15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16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17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18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19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55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T40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46CBAFD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20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21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22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23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24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25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26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27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28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29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0F24A8E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30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31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32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33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34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35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36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37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38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39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0C6FDCA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40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41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 xml:space="preserve">#                grepl("F42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43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44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45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46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47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48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3A7040B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50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51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52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53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54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55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56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57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58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59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7F6E9A3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60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61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62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63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64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65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66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67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68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69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511F40F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70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71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72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73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74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75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 xml:space="preserve">#                grepl("F76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77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78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79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370C2FD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80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81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82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83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84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85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86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87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88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89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69949C2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90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91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92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93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94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95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96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97", .) 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98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99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05377BD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99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3C9650E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10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6DAB76E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11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T400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T401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T402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T403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Z79891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65FE525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grepl("F12", .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grepl("T407", .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68A9B13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13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50FF799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14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T405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73E993E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15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62DC58F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16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T408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3A4DD73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17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574650D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18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3F99201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0 &lt;- (vw_dad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mutate(across(starts_with("diagx_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V6542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F19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Z715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Z503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T42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T387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T408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T409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T412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T436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T437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T438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T439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grepl("T507", .) ~ 1,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 TRUE ~ 0), .names = "derived{.col}")))</w:t>
      </w:r>
    </w:p>
    <w:p w14:paraId="70715BE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ICD10_1 &lt;- (ICD10_0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select(moh_study_id, starts_with("derived")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10_2 &lt;- (ICD10_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     group_by(moh_study_id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summarize(deriveddiagx_1 = sum(deriveddiagx_1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2 = sum(deriveddiagx_2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3 = sum(deriveddiagx_3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4 = sum(deriveddiagx_4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5 = sum(deriveddiagx_5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6 = sum(deriveddiagx_6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7 = sum(deriveddiagx_7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8 = sum(deriveddiagx_8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9 = sum(deriveddiagx_9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10 = sum(deriveddiagx_10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11 = sum(deriveddiagx_11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12 = sum(deriveddiagx_12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13 = sum(deriveddiagx_13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14 = sum(deriveddiagx_14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15 = sum(deriveddiagx_15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16 = sum(deriveddiagx_16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17 = sum(deriveddiagx_17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>#               deriveddiagx_18 = sum(deriveddiagx_18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19 = sum(deriveddiagx_19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20 = sum(deriveddiagx_20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21 = sum(deriveddiagx_21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22 = sum(deriveddiagx_22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23 = sum(deriveddiagx_23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24 = sum(deriveddiagx_24)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   deriveddiagx_25 = sum(deriveddiagx_25)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10_3 &lt;- ICD10_2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Total = select(., -moh_study_id) %&gt;% rowSums(na.rm = TRUE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10_continous &lt;- ICD10_3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Tobaccouse = Total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Tobacco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10_4 &lt;- ICD10_3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Tobaccouse = if_else( Total &gt;= 1, 1, 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10_binary &lt;- ICD10_4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Tobacco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icd10_continous$Tobacco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icd10_binary$Tobacco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icd10_continous, "Icd10_Tobaccouse_C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icd10_binary, "Icd10_Tobaccouse_B.csv", row.names = FALSE)</w:t>
      </w:r>
    </w:p>
    <w:p w14:paraId="47DFEB03" w14:textId="77777777" w:rsidR="00AC5B5B" w:rsidRDefault="00AC5B5B" w:rsidP="00AC5B5B">
      <w:pPr>
        <w:pStyle w:val="Heading9"/>
      </w:pPr>
      <w:r>
        <w:t>Pharmanet</w:t>
      </w:r>
    </w:p>
    <w:p w14:paraId="7447A52F" w14:textId="77777777" w:rsidR="00AC5B5B" w:rsidRDefault="00AC5B5B" w:rsidP="00AC5B5B">
      <w:pPr>
        <w:pStyle w:val="SourceCode"/>
      </w:pPr>
      <w:r>
        <w:rPr>
          <w:rStyle w:val="CommentTok"/>
        </w:rPr>
        <w:t># Pharmanetspss &lt;- read_csv("U:/Andy's Thesis/Raw_data_used/Pharmanetspss.csv" , show_col_types = FALSE)</w:t>
      </w:r>
    </w:p>
    <w:p w14:paraId="7B98E6C5" w14:textId="77777777" w:rsidR="00AC5B5B" w:rsidRDefault="00AC5B5B" w:rsidP="00AC5B5B">
      <w:pPr>
        <w:pStyle w:val="SourceCode"/>
      </w:pPr>
      <w:r>
        <w:rPr>
          <w:rStyle w:val="CommentTok"/>
        </w:rPr>
        <w:t># glimpse(Pharmanetspss)</w:t>
      </w:r>
    </w:p>
    <w:p w14:paraId="33DA0695" w14:textId="77777777" w:rsidR="00AC5B5B" w:rsidRDefault="00AC5B5B" w:rsidP="00AC5B5B">
      <w:pPr>
        <w:pStyle w:val="FirstParagraph"/>
      </w:pPr>
      <w:r>
        <w:t>###OST/OAT</w:t>
      </w:r>
    </w:p>
    <w:p w14:paraId="4E3B5513" w14:textId="77777777" w:rsidR="00AC5B5B" w:rsidRDefault="00AC5B5B" w:rsidP="00AC5B5B">
      <w:pPr>
        <w:pStyle w:val="SourceCode"/>
      </w:pPr>
      <w:r>
        <w:rPr>
          <w:rStyle w:val="CommentTok"/>
        </w:rPr>
        <w:t># dinpin &lt;- (Pharmanetspss %&gt;%</w:t>
      </w:r>
      <w:r>
        <w:br/>
      </w:r>
      <w:r>
        <w:rPr>
          <w:rStyle w:val="CommentTok"/>
        </w:rPr>
        <w:t>#   mutate(across(starts_with("din_pin"), ~case_when(</w:t>
      </w:r>
      <w:r>
        <w:br/>
      </w:r>
      <w:r>
        <w:rPr>
          <w:rStyle w:val="CommentTok"/>
        </w:rPr>
        <w:t xml:space="preserve">#      .x=="2242963"~ 1, </w:t>
      </w:r>
      <w:r>
        <w:br/>
      </w:r>
      <w:r>
        <w:rPr>
          <w:rStyle w:val="CommentTok"/>
        </w:rPr>
        <w:t xml:space="preserve">#      .x=="2242964"~ 1, </w:t>
      </w:r>
      <w:r>
        <w:br/>
      </w:r>
      <w:r>
        <w:rPr>
          <w:rStyle w:val="CommentTok"/>
        </w:rPr>
        <w:t xml:space="preserve">#      .x=="2295695"~ 1, </w:t>
      </w:r>
      <w:r>
        <w:br/>
      </w:r>
      <w:r>
        <w:rPr>
          <w:rStyle w:val="CommentTok"/>
        </w:rPr>
        <w:t xml:space="preserve">#      .x=="2295709"~ 1, </w:t>
      </w:r>
      <w:r>
        <w:br/>
      </w:r>
      <w:r>
        <w:rPr>
          <w:rStyle w:val="CommentTok"/>
        </w:rPr>
        <w:t xml:space="preserve">#      .x=="2408104"~ 1, </w:t>
      </w:r>
      <w:r>
        <w:br/>
      </w:r>
      <w:r>
        <w:rPr>
          <w:rStyle w:val="CommentTok"/>
        </w:rPr>
        <w:t xml:space="preserve">#      .x=="2424851"~ 1, </w:t>
      </w:r>
      <w:r>
        <w:br/>
      </w:r>
      <w:r>
        <w:rPr>
          <w:rStyle w:val="CommentTok"/>
        </w:rPr>
        <w:t xml:space="preserve">#      .x=="2424878"~ 1, </w:t>
      </w:r>
      <w:r>
        <w:br/>
      </w:r>
      <w:r>
        <w:rPr>
          <w:rStyle w:val="CommentTok"/>
        </w:rPr>
        <w:t xml:space="preserve">#      .x=="999776"~ 1, </w:t>
      </w:r>
      <w:r>
        <w:br/>
      </w:r>
      <w:r>
        <w:rPr>
          <w:rStyle w:val="CommentTok"/>
        </w:rPr>
        <w:t xml:space="preserve">#      .x=="665619"~ 1, </w:t>
      </w:r>
      <w:r>
        <w:br/>
      </w:r>
      <w:r>
        <w:rPr>
          <w:rStyle w:val="CommentTok"/>
        </w:rPr>
        <w:t xml:space="preserve">#      .x=="655627"~ 1, </w:t>
      </w:r>
      <w:r>
        <w:br/>
      </w:r>
      <w:r>
        <w:rPr>
          <w:rStyle w:val="CommentTok"/>
        </w:rPr>
        <w:t xml:space="preserve">#      .x=="781460"~ 1, </w:t>
      </w:r>
      <w:r>
        <w:br/>
      </w:r>
      <w:r>
        <w:rPr>
          <w:rStyle w:val="CommentTok"/>
        </w:rPr>
        <w:t xml:space="preserve">#      .x=="781479"~ 1, </w:t>
      </w:r>
      <w:r>
        <w:br/>
      </w:r>
      <w:r>
        <w:rPr>
          <w:rStyle w:val="CommentTok"/>
        </w:rPr>
        <w:lastRenderedPageBreak/>
        <w:t xml:space="preserve">#      .x=="2408090"~ 1, </w:t>
      </w:r>
      <w:r>
        <w:br/>
      </w:r>
      <w:r>
        <w:rPr>
          <w:rStyle w:val="CommentTok"/>
        </w:rPr>
        <w:t>#      (.x &gt;= 999792) &amp; (.x &lt;= 999793) ~ 1,</w:t>
      </w:r>
      <w:r>
        <w:br/>
      </w:r>
      <w:r>
        <w:rPr>
          <w:rStyle w:val="CommentTok"/>
        </w:rPr>
        <w:t>#      (.x &gt;= 66999990) &amp; (.x &lt;= 66999993) ~ 1,</w:t>
      </w:r>
      <w:r>
        <w:br/>
      </w:r>
      <w:r>
        <w:rPr>
          <w:rStyle w:val="CommentTok"/>
        </w:rPr>
        <w:t>#      (.x &gt;= 66999990) &amp; (.x &lt;= 66999993) ~ 1,</w:t>
      </w:r>
      <w:r>
        <w:br/>
      </w:r>
      <w:r>
        <w:rPr>
          <w:rStyle w:val="CommentTok"/>
        </w:rPr>
        <w:t>#      (.x &gt;= 66999997) &amp; (.x &lt;= 66999999) ~ 1,</w:t>
      </w:r>
      <w:r>
        <w:br/>
      </w:r>
      <w:r>
        <w:rPr>
          <w:rStyle w:val="CommentTok"/>
        </w:rPr>
        <w:t>#      (.x &gt;= 67000000) &amp; (.x &lt;= 67000004) ~ 1,</w:t>
      </w:r>
      <w:r>
        <w:br/>
      </w:r>
      <w:r>
        <w:rPr>
          <w:rStyle w:val="CommentTok"/>
        </w:rPr>
        <w:t>#      (.x &gt;= 22123346) &amp; (.x &lt;= 22123349) ~ 1,</w:t>
      </w:r>
      <w:r>
        <w:br/>
      </w:r>
      <w:r>
        <w:rPr>
          <w:rStyle w:val="CommentTok"/>
        </w:rPr>
        <w:t>#   TRUE ~ 0), .names = "derivde{.col}")))</w:t>
      </w:r>
    </w:p>
    <w:p w14:paraId="553B96AA" w14:textId="77777777" w:rsidR="00AC5B5B" w:rsidRDefault="00AC5B5B" w:rsidP="00AC5B5B">
      <w:pPr>
        <w:pStyle w:val="SourceCode"/>
      </w:pPr>
      <w:r>
        <w:rPr>
          <w:rStyle w:val="CommentTok"/>
        </w:rPr>
        <w:t># dinpin_1 &lt;- dinpin %&gt;%</w:t>
      </w:r>
      <w:r>
        <w:br/>
      </w:r>
      <w:r>
        <w:rPr>
          <w:rStyle w:val="CommentTok"/>
        </w:rPr>
        <w:t xml:space="preserve">#   rename(ost = derivdedin_pin) %&gt;% </w:t>
      </w:r>
      <w:r>
        <w:br/>
      </w:r>
      <w:r>
        <w:rPr>
          <w:rStyle w:val="CommentTok"/>
        </w:rPr>
        <w:t>#   select(moh_study_id, oat, ost)</w:t>
      </w:r>
    </w:p>
    <w:p w14:paraId="6A0FCCA6" w14:textId="77777777" w:rsidR="00AC5B5B" w:rsidRDefault="00AC5B5B" w:rsidP="00AC5B5B">
      <w:pPr>
        <w:pStyle w:val="SourceCode"/>
      </w:pPr>
      <w:r>
        <w:rPr>
          <w:rStyle w:val="CommentTok"/>
        </w:rPr>
        <w:t># write.csv(dinpin_1, "Pharmanetdinpin.csv", row.names = FALSE)</w:t>
      </w:r>
    </w:p>
    <w:p w14:paraId="7B2AF4C9" w14:textId="77777777" w:rsidR="00AC5B5B" w:rsidRPr="00F8519D" w:rsidRDefault="00AC5B5B" w:rsidP="00AC5B5B">
      <w:pPr>
        <w:rPr>
          <w:lang w:val="en-US"/>
        </w:rPr>
      </w:pPr>
    </w:p>
    <w:p w14:paraId="39FDC638" w14:textId="77777777" w:rsidR="00AC5B5B" w:rsidRPr="000626F7" w:rsidRDefault="00AC5B5B" w:rsidP="00AC5B5B">
      <w:pPr>
        <w:pStyle w:val="Heading9"/>
      </w:pPr>
      <w:r w:rsidRPr="000626F7">
        <w:t>Combining Icd files</w:t>
      </w:r>
    </w:p>
    <w:p w14:paraId="57AA2E4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Tobaccouse1 &lt;- left_join(Icd9_Tobaccouse_B, Icd10_Tobaccouse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Tobaccouse &lt;- Tobaccouse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Tobaccouse = Tobaccouse.x + Tobaccouse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Tobaccouse = if_else(Tobaccouse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Tobacco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Tobaccouse, "Tobaccouse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Tobaccouse$Tobaccouse)</w:t>
      </w:r>
    </w:p>
    <w:p w14:paraId="36BE552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Mooddisorders1 &lt;- left_join(Icd9_Mooddisorders_B, Icd10_Mooddisorders_B, by="moh_study_id")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Mooddisorders &lt;- Mooddisorders1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Mooddisorders = Mooddisorders.x + Mooddisorders.y)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Mooddisorders = if_else(Mooddisorders &gt;= 1, 1, 0))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Mooddisorder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Mooddisorders, "Mooddisorders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Mooddisorders$Mooddisorders)</w:t>
      </w:r>
    </w:p>
    <w:p w14:paraId="3ED485B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Tissueinfection1 &lt;- left_join(Icd9_Tissueinfection_B, Icd10_Tissueinfection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Tissueinfection &lt;- Tissueinfection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Tissueinfection = Tissueinfection.x + Tissueinfection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Tissueinfection = if_else(Tissueinfection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Tissueinfection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Tissueinfection, "Tissueinfection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Tissueinfection$Tissueinfection)</w:t>
      </w:r>
    </w:p>
    <w:p w14:paraId="7A1A963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substancerelateddisorders &lt;- left_join(Icd9_substancerelateddisorders_B, Icd10_substancerelateddisorders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substancerelateddisorders &lt;- substancerelateddisorders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substancerelateddisorders = substancerelateddisorders.x + substancerelateddisorders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substancerelateddisorders = if_else(substancerelateddisorders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substancerelateddisorder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substancerelateddisorders, "substancerelateddisorders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substancerelateddisorders$substancerelateddisorders)</w:t>
      </w:r>
    </w:p>
    <w:p w14:paraId="6900D86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derivedvariables$resutls = ifelse(ICDderivedvariables$substancerelateddisorders.x &gt; ICDderivedvariables$substancerelateddisorders.y, "column1"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ifelse(ICDderivedvariables$substancerelateddisorders.x &lt; ICDderivedvariables$substancerelateddisorders.y, 'Column2', 'None' 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ICDderivedvariables$resutls)</w:t>
      </w:r>
    </w:p>
    <w:p w14:paraId="607AB1F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Stimulantuse1 &lt;- left_join(Icd9_Stimulantuse_B, Icd10_Stimulantuse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Stimulantuse &lt;- Stimulantuse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Stimulantuse = Stimulantuse.x + Stimulantuse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Stimulantuse = if_else(Stimulantuse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Stimulant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Stimulantuse, "Stimulantuse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Stimulantuse$Stimulant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Stimulantuse$moh_study_id)) == nrow(Stimulantuse)</w:t>
      </w:r>
    </w:p>
    <w:p w14:paraId="5E0A6D0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Sepsis1 &lt;- left_join(Icd9_Sepsis_B, Icd10_Sepsis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Sepsis &lt;- Sepsis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Sepsis = Sepsis.x + Sepsis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Sepsis = if_else(Sepsis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Sepsi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Sepsis, "Sepsis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Sepsis$Sepsi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Sepsis$moh_study_id)) == nrow(Sepsis)</w:t>
      </w:r>
    </w:p>
    <w:p w14:paraId="5105A20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Sedativeandhypnoticuse1 &lt;- left_join(Icd9_Sedativeandhypnoticuse_B, Icd10_Sedativeandhypnoticuse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Sedativeandhypnoticuse &lt;- Sedativeandhypnoticuse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Sedativeandhypnoticuse = Sedativeandhypnoticuse.x + Sedativeandhypnoticuse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Sedativeandhypnoticuse = if_else(Sedativeandhypnoticuse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Sedativeandhypnotic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Sedativeandhypnoticuse, "Sedativeandhypnoticuse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Sedativeandhypnoticuse$Sedativeandhypnotic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Sedativeandhypnoticuse$moh_study_id)) == nrow(Sedativeandhypnoticuse)</w:t>
      </w:r>
    </w:p>
    <w:p w14:paraId="6024A88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psychoticdisorders1 &lt;- left_join(Icd9_psychoticdisorders_B, Icd10_psychoticdisorders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psychoticdisorders &lt;- psychoticdisorders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psychoticdisorders = psychoticdisorders.x + psychoticdisorders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psychoticdisorders = if_else(psychoticdisorders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psychoticdisorder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psychoticdisorders, "psychoticdisorders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psychoticdisorders$psychoticdisorder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psychoticdisorders$moh_study_id)) == nrow(psychoticdisorders)</w:t>
      </w:r>
    </w:p>
    <w:p w14:paraId="7962044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Polysubstance1 &lt;- left_join(Icd9_Polysubstance_B, Icd10_Polysubstance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Polysubstance &lt;- Polysubstance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Polysubstance = Polysubstance.x + Polysubstance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Polysubstance = if_else(Polysubstance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Polysubstanc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Polysubstance, "Polysubstance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Polysubstance$Polysubstanc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Polysubstance$moh_study_id)) == nrow(Polysubstance)</w:t>
      </w:r>
    </w:p>
    <w:p w14:paraId="404C063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Personalitydisorders1 &lt;- left_join(Icd9_Personalitydisorders_B, Icd10_Personalitydisorders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Personalitydisorders &lt;- Personalitydisorders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Personalitydisorders = Personalitydisorders.x + Personalitydisorders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Personalitydisorders = if_else(Personalitydisorders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Personalitydisorder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Personalitydisorders, "Personalitydisorders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Personalitydisorders$Personalitydisorder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Personalitydisorders$moh_study_id)) == nrow(Personalitydisorders)</w:t>
      </w:r>
    </w:p>
    <w:p w14:paraId="3F96682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Otherpsychoactivedruguse1 &lt;- left_join(Icd9_Otherpsychoactivedruguse_B, Icd10_Otherpsychoactivedruguse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Otherpsychoactivedruguse &lt;- Otherpsychoactivedruguse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Otherpsychoactivedruguse = Otherpsychoactivedruguse.x + Otherpsychoactivedruguse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Otherpsychoactivedruguse = if_else(Otherpsychoactivedruguse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Otherpsychoactivedrug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Otherpsychoactivedruguse, "Otherpsychoactivedruguse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Otherpsychoactivedruguse$Otherpsychoactivedrug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Otherpsychoactivedruguse$moh_study_id)) == nrow(Otherpsychoactivedruguse)</w:t>
      </w:r>
    </w:p>
    <w:p w14:paraId="0827998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Osteomyelitis1 &lt;- left_join(Icd9_Osteomyelitis_B, Icd10_Osteomyelitis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Osteomyelitis &lt;- Osteomyelitis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Osteomyelitis = Osteomyelitis.x + Osteomyelitis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Osteomyelitis = if_else(Osteomyelitis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Osteomyeliti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Osteomyelitis, "Osteomyelitis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Osteomyelitis$Osteomyeliti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Osteomyelitis$moh_study_id)) == nrow(Osteomyelitis)</w:t>
      </w:r>
    </w:p>
    <w:p w14:paraId="7238E02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Opioiduse1 &lt;- left_join(Icd9_Opioiduse_B, Icd10_Opioiduse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Opioiduse &lt;- Opioiduse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Opioiduse = Opioiduse.x + Opioiduse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Opioiduse = if_else(Opioiduse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Opioid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># write.csv(Opioiduse, "Opioiduse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Opioiduse$Opioid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Opioiduse$moh_study_id)) == nrow(Opioiduse)</w:t>
      </w:r>
    </w:p>
    <w:p w14:paraId="0AFCF0E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Neuroticrelateddisorders1 &lt;- left_join(Icd9_Neuroticrelateddisorders_B, Icd10_Neuroticrelateddisorders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Neuroticrelateddisorders &lt;- Neuroticrelateddisorders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Neuroticrelateddisorders = Neuroticrelateddisorders.x + Neuroticrelateddisorders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Neuroticrelateddisorders = if_else(Neuroticrelateddisorders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Neuroticrelateddisorder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Neuroticrelateddisorders, "Neuroticrelateddisorders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Neuroticrelateddisorders$Neuroticrelateddisorder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Neuroticrelateddisorders$moh_study_id)) == nrow(Neuroticrelateddisorders)</w:t>
      </w:r>
    </w:p>
    <w:p w14:paraId="24B347A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Neurocognitivedisorders1 &lt;- left_join(Icd9_Neurocognitivedisorders_B, Icd10_Neurocognitivedisorders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Neurocognitivedisorders &lt;- Neurocognitivedisorders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Neurocognitivedisorders = Neurocognitivedisorders.x + Neurocognitivedisorders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Neurocognitivedisorders = if_else(Neurocognitivedisorders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Neurocognitivedisorder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Neurocognitivedisorders, "Neurocognitivedisorders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Neurocognitivedisorders$Neurocognitivedisorder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Neurocognitivedisorders$moh_study_id)) == nrow(Neurocognitivedisorders)</w:t>
      </w:r>
    </w:p>
    <w:p w14:paraId="0CD0BB2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Multiplementalillness1 &lt;- left_join(Icd9_Multiplementalillness_B, Icd10_Multiplementalillness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Multiplementalillness &lt;- Multiplementalillness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Multiplementalillness = Multiplementalillness.x + Multiplementalillness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Multiplementalillness = if_else(Multiplementalillness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Multiplementalillnes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Multiplementalillness, "Multiplementalillness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Multiplementalillness$Multiplementalillnes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Multiplementalillness$moh_study_id)) == nrow(Multiplementalillness)</w:t>
      </w:r>
    </w:p>
    <w:p w14:paraId="3EA930D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lastRenderedPageBreak/>
        <w:t xml:space="preserve"># Intellectualdisability1 &lt;- left_join(Icd9_Intellectualdisability_B, Icd10_Intellectualdisability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ntellectualdisability &lt;- Intellectualdisability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Intellectualdisability = Intellectualdisability.x + Intellectualdisability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Intellectualdisability = if_else(Intellectualdisability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Intellectualdisability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Intellectualdisability, "Intellectualdisability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Intellectualdisability$Intellectualdisability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Intellectualdisability$moh_study_id)) == nrow(Intellectualdisability)</w:t>
      </w:r>
    </w:p>
    <w:p w14:paraId="7BC4A31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Hallucinogensuse1 &lt;- left_join(Icd9_Hallucinogensuse_B, Icd10_Hallucinogensuse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Hallucinogensuse &lt;- Hallucinogensuse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Hallucinogensuse = Hallucinogensuse.x + Hallucinogensuse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Hallucinogensuse = if_else(Hallucinogensuse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Hallucinogens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Hallucinogensuse, "Hallucinogensuse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Hallucinogensuse$Hallucinogens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Hallucinogensuse$moh_study_id)) == nrow(Hallucinogensuse)</w:t>
      </w:r>
    </w:p>
    <w:p w14:paraId="41B19F8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Endocarditis1 &lt;- left_join(Icd9_endocarditis_B, Icd10_EndoCarditis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Endocarditis &lt;- Endocarditis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Endocarditis = Endocarditis + EndoCarditis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Endocarditis = if_else(Endocarditis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Endocarditi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Endocarditis, "Endocarditis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Endocarditis$Endocarditi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Endocarditis$moh_study_id)) == nrow(Endocarditis)</w:t>
      </w:r>
    </w:p>
    <w:p w14:paraId="5641760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earlyonsetdisorders1 &lt;- left_join(Icd9_earlyonsetdisorders_B, Icd10_earlyonsetdisorders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earlyonsetdisorders &lt;- earlyonsetdisorders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earlyonsetdisorders = earlyonsetdisorders.x + earlyonsetdisorders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earlyonsetdisorders = if_else(earlyonsetdisorders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>#   select(moh_study_id, earlyonsetdisorder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earlyonsetdisorders, "earlyonsetdisorders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earlyonsetdisorders$earlyonsetdisorder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earlyonsetdisorders$moh_study_id)) == nrow(earlyonsetdisorders)</w:t>
      </w:r>
    </w:p>
    <w:p w14:paraId="2859B3A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Developmentdisorders1 &lt;- left_join(Icd9_Developmentdisorders_B, Icd10_Developmentdisorders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Developmentdisorders &lt;- Developmentdisorders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Developmentdisorders = Developmentdisorders.x + Developmentdisorders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Developmentdisorders = if_else(Developmentdisorders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Developmentdisorder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Developmentdisorders, "Developmentdisorders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Developmentdisorders$Developmentdisorder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Developmentdisorders$moh_study_id)) == nrow(Developmentdisorders)</w:t>
      </w:r>
    </w:p>
    <w:p w14:paraId="144EB21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Cannabinoiduse1 &lt;- left_join(Icd9_Cannabinoiduse_B, Icd10_Cannabinoiduse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Cannabinoiduse &lt;- Cannabinoiduse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Cannabinoiduse = Cannabinoiduse.x + Cannabinoiduse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Cannabinoiduse = if_else(Cannabinoiduse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Cannabinoid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Cannabinoiduse, "Cannabinoiduse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Cannabinoiduse$Cannabinoid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Cannabinoiduse$moh_study_id)) == nrow(Cannabinoiduse)</w:t>
      </w:r>
    </w:p>
    <w:p w14:paraId="2A13DA3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Cocaineuse1 &lt;- left_join(Icd9_Cocaineuse_B, Icd10_Cocaineuse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Cocaineuse &lt;- Cocaineuse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Cocaineuse = Cocaineuse.x + Cocaineuse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Cocaineuse = if_else(Cocaineuse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Cocaine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Cocaineuse, "Cocaineuse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Cocaineuse$Cocaine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Cocaineuse$moh_study_id)) == nrow(Cocaineuse)</w:t>
      </w:r>
    </w:p>
    <w:p w14:paraId="56A6C44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Behaviouralpsychologicaldisturbances1 &lt;- left_join(Icd9_Behaviouralpsychologicaldistrubances_B, Icd10_Behaviouralpsychologicaldistrubances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Behaviouralpsychologicaldisturbances &lt;-Behaviouralpsychologicaldisturbances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Behaviouralpsychologicaldisturbances = Behaviouralpsychologicaldistrubances.x + Behaviouralpsychologicaldistrubances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Behaviouralpsychologicaldisturbances = if_else(Behaviouralpsychologicaldisturbances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Behaviouralpsychologicaldisturbance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Behaviouralpsychologicaldisturbances, "Behaviouralpsychologicaldisturbances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Behaviouralpsychologicaldisturbances$Behaviouralpsychologicaldisturbance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Behaviouralpsychologicaldisturbances$moh_study_id)) == nrow(Behaviouralpsychologicaldisturbances)</w:t>
      </w:r>
    </w:p>
    <w:p w14:paraId="56C5756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Alcoholuse1 &lt;- left_join(Icd9_Alcoholuse_B, Icd10_Alcoholuse_B, by="moh_study_id"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_at(c(3), ~replace_na(.,0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Alcoholuse &lt;- Alcoholuse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Alcoholuse = Alcoholuse.x + Alcoholuse.y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mutate(Alcoholuse = if_else(Alcoholuse &gt;= 1, 1, 0)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Alcohol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Alcoholuse, "Alcoholuse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Alcoholuse$Alcohol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Alcoholuse$moh_study_id)) == nrow(Alcoholuse)</w:t>
      </w:r>
    </w:p>
    <w:p w14:paraId="70367398" w14:textId="77777777" w:rsidR="00AC5B5B" w:rsidRPr="000626F7" w:rsidRDefault="00AC5B5B" w:rsidP="00AC5B5B">
      <w:r w:rsidRPr="000626F7">
        <w:t>Data confirmation</w:t>
      </w:r>
    </w:p>
    <w:p w14:paraId="73FD735E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You can also embed plots, for example:</w:t>
      </w:r>
    </w:p>
    <w:p w14:paraId="5D3FE59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length(unique(substancerelateddisorders$moh_study_id))</w:t>
      </w:r>
    </w:p>
    <w:p w14:paraId="7757C93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Mooddisorders1 &lt;- Mooddisorders[!duplicated(Mooddisorders$moh_study_id), ]</w:t>
      </w:r>
    </w:p>
    <w:p w14:paraId="7DCF2A6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Mooddisorders1 &lt;- Mooddisorders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distinct(moh_study_id, .keep_all = TRUE)</w:t>
      </w:r>
    </w:p>
    <w:p w14:paraId="0F99BE8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table(substancerelateddisorders$substancerelateddisorder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substancerelateddisorders1$substancerelateddisorder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substancerelateddisorders3$substancerelateddisorder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substancerelateddisorders101$substancerelateddisorders)</w:t>
      </w:r>
    </w:p>
    <w:p w14:paraId="1830160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table(Tobaccouse$Tobacco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Tobaccouse1$Tobacco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Mooddisorders$Mooddisorder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Mooddisorders1$Mooddisorder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ICD3$Tobaccouse)</w:t>
      </w:r>
    </w:p>
    <w:p w14:paraId="07CA704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substancerelateddisorders2 &lt;- unique(substancerelateddisorders [, 1:2]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substancerelateddisorders2[duplicated(substancerelateddisorders2[,1:2])]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substancerelateddisorders2$substancerelateddisorders)</w:t>
      </w:r>
    </w:p>
    <w:p w14:paraId="7C4203D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duplicated(substancerelateddisorders$substancerelateddisorders)</w:t>
      </w:r>
    </w:p>
    <w:p w14:paraId="0B9979B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write.csv(Tobaccouse1, "Tobaccouse.csv", row.names = FALSE)</w:t>
      </w:r>
    </w:p>
    <w:p w14:paraId="19DE2C1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length(unique(ICD26$moh_study_id)) == nrow(ICD26)</w:t>
      </w:r>
    </w:p>
    <w:p w14:paraId="7B4DDE9E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combining the icd datasets</w:t>
      </w:r>
    </w:p>
    <w:p w14:paraId="75624E0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1 &lt;- left_join(substancerelateddisorders, Tobaccouse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ICD2 &lt;- ICD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distinct(moh_study_id, .keep_all = TRU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3 &lt;- left_join(ICD2, Alcoholuse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4 &lt;- left_join(ICD3, Behaviouralpsychologicaldisturbances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5 &lt;- left_join(ICD4, Cannabinoiduse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6 &lt;- left_join(ICD5, Cocaineuse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7 &lt;- left_join(ICD6, Developmentdisorders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8 &lt;- left_join(ICD7, earlyonsetdisorders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9 &lt;- left_join(ICD8, Endocarditis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10 &lt;- left_join(ICD9, Hallucinogensuse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11 &lt;- left_join(ICD10, Intellectualdisability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12 &lt;- left_join(ICD11, Mooddisorders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13 &lt;- left_join(ICD12, Multiplementalillness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># ICD14 &lt;- left_join(ICD13, Neurocognitivedisorders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15 &lt;- left_join(ICD14, Neuroticrelateddisorders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16 &lt;- left_join(ICD15, Opioiduse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17 &lt;- left_join(ICD16, Osteomyelitis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18 &lt;- left_join(ICD17, Otherpsychoactivedruguse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19 &lt;- left_join(ICD18, Personalitydisorders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20 &lt;- left_join(ICD19, Polysubstance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21 &lt;- left_join(ICD20, psychoticdisorders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22 &lt;- left_join(ICD21, Sedativeandhypnoticuse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23 &lt;- left_join(ICD22, Sepsis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24 &lt;- left_join(ICD23, Stimulantuse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CD25 &lt;- left_join(ICD24, Tissueinfection, by = "moh_study_id")</w:t>
      </w:r>
    </w:p>
    <w:p w14:paraId="5759564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write.csv(ICD26, "ICD_derivedvariables.csv", row.names = FALSE)</w:t>
      </w:r>
    </w:p>
    <w:p w14:paraId="194F26D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all.equal(ICD26, ICDderivedvariables)</w:t>
      </w:r>
    </w:p>
    <w:p w14:paraId="0C91485E" w14:textId="77777777" w:rsidR="00AC5B5B" w:rsidRPr="000626F7" w:rsidRDefault="00AC5B5B" w:rsidP="00AC5B5B">
      <w:pPr>
        <w:pStyle w:val="Heading9"/>
      </w:pPr>
      <w:r w:rsidRPr="000626F7">
        <w:t>Combining all files</w:t>
      </w:r>
    </w:p>
    <w:p w14:paraId="3C91FE3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idyverse)</w:t>
      </w:r>
    </w:p>
    <w:p w14:paraId="47D2431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-- Attaching core tidyverse packages ------------------------ tidyverse 2.0.0 --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dplyr     1.1.2     v readr     2.1.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forcats   1.0.0     v stringr   1.5.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ggplot2   3.4.2     v tibble    3.2.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lubridate 1.9.2     v tidyr     1.3.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v purrr     1.0.1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-- Conflicts ------------------------------------------ tidyverse_conflicts() --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dplyr::filter() masks stats::filter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dplyr::lag()    masks stats::lag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 Use the conflicted package (&lt;http://conflicted.r-lib.org/&gt;) to force all conflicts to become errors</w:t>
      </w:r>
    </w:p>
    <w:p w14:paraId="6863E12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dply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gapminde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caret)</w:t>
      </w:r>
    </w:p>
    <w:p w14:paraId="5AC095C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Loading required package: latti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caret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purr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lift</w:t>
      </w:r>
    </w:p>
    <w:p w14:paraId="293F485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xgboost)</w:t>
      </w:r>
    </w:p>
    <w:p w14:paraId="7BC60E6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xgboost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dply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slice</w:t>
      </w:r>
    </w:p>
    <w:p w14:paraId="7823BAD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forcat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mice)</w:t>
      </w:r>
    </w:p>
    <w:p w14:paraId="0DC2DAB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mice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stats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filte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s are masked from 'package:base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cbind, rbind</w:t>
      </w:r>
    </w:p>
    <w:p w14:paraId="074C680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vctrs)</w:t>
      </w:r>
    </w:p>
    <w:p w14:paraId="193FC96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vctrs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dply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data_fram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tibble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data_frame</w:t>
      </w:r>
    </w:p>
    <w:p w14:paraId="3F1F689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nania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arsenal)</w:t>
      </w:r>
    </w:p>
    <w:p w14:paraId="32FC245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arsenal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lubridate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is.Date</w:t>
      </w:r>
    </w:p>
    <w:p w14:paraId="0E0B4CB7" w14:textId="77777777" w:rsidR="00AC5B5B" w:rsidRPr="000626F7" w:rsidRDefault="00AC5B5B" w:rsidP="00AC5B5B">
      <w:bookmarkStart w:id="6" w:name="cleaning-cdr-case"/>
      <w:r w:rsidRPr="000626F7">
        <w:t>Cleaning CDR case</w:t>
      </w:r>
      <w:bookmarkEnd w:id="6"/>
    </w:p>
    <w:p w14:paraId="628ACEE9" w14:textId="77777777" w:rsidR="00AC5B5B" w:rsidRPr="000626F7" w:rsidRDefault="00AC5B5B" w:rsidP="00AC5B5B">
      <w:pPr>
        <w:pStyle w:val="BodyText"/>
      </w:pPr>
    </w:p>
    <w:p w14:paraId="0230B6F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lastRenderedPageBreak/>
        <w:t># length(unique(vw_od_case$moh_study_id)) == nrow(vw_od_ca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vw_cdr_case$moh_study_id)) == nrow(vw_cdr_case)</w:t>
      </w:r>
    </w:p>
    <w:p w14:paraId="21E7A79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vw_cdr_case1 &lt;- (vw_cdr_case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ends_with("_date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.x &gt;= 1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TRUE ~ 0), .names = "{.col}_b")))</w:t>
      </w:r>
    </w:p>
    <w:p w14:paraId="4F1492B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vw_cdr_case_b &lt;- (vw_cdr_case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      select(moh_study_id, ends_with("_b")))</w:t>
      </w:r>
    </w:p>
    <w:p w14:paraId="634C441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write.csv(vw_cdr_case_b, "vw_cdr_case_b.csv", row.names = FALSE)</w:t>
      </w:r>
    </w:p>
    <w:p w14:paraId="7FDC7A72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Table of data sets, descriptive</w:t>
      </w:r>
    </w:p>
    <w:p w14:paraId="485256A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ICDderivedvariable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MLdataset/ICDderivedvariables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harmanetdinpin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MLdataset/Pharmanetdinpin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vw_cdr_case_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MLdataset/vw_cdr_case_b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vw_od_case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MLdataset/vw_od_case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19D4476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glimpse</w:t>
      </w:r>
      <w:r w:rsidRPr="000626F7">
        <w:rPr>
          <w:rStyle w:val="NormalTok"/>
          <w:rFonts w:ascii="Times New Roman" w:hAnsi="Times New Roman"/>
        </w:rPr>
        <w:t>(ICDderivedvariables)</w:t>
      </w:r>
    </w:p>
    <w:p w14:paraId="7FC2F28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Rows: 1,094,60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lumns: 27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glimpse</w:t>
      </w:r>
      <w:r w:rsidRPr="000626F7">
        <w:rPr>
          <w:rStyle w:val="NormalTok"/>
          <w:rFonts w:ascii="Times New Roman" w:hAnsi="Times New Roman"/>
        </w:rPr>
        <w:t>(Pharmanetdinpin)</w:t>
      </w:r>
    </w:p>
    <w:p w14:paraId="74DE4DC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Rows: 57,902,31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lumns: 3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glimpse</w:t>
      </w:r>
      <w:r w:rsidRPr="000626F7">
        <w:rPr>
          <w:rStyle w:val="NormalTok"/>
          <w:rFonts w:ascii="Times New Roman" w:hAnsi="Times New Roman"/>
        </w:rPr>
        <w:t>(vw_cdr_case_b)</w:t>
      </w:r>
    </w:p>
    <w:p w14:paraId="0F59A79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Rows: 609,68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lumns: 33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glimpse</w:t>
      </w:r>
      <w:r w:rsidRPr="000626F7">
        <w:rPr>
          <w:rStyle w:val="NormalTok"/>
          <w:rFonts w:ascii="Times New Roman" w:hAnsi="Times New Roman"/>
        </w:rPr>
        <w:t>(vw_od_case)</w:t>
      </w:r>
    </w:p>
    <w:p w14:paraId="7D7E90B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Rows: 36,67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lumns: 7</w:t>
      </w:r>
      <w:r w:rsidRPr="000626F7">
        <w:rPr>
          <w:rFonts w:ascii="Times New Roman" w:hAnsi="Times New Roman"/>
        </w:rPr>
        <w:br/>
      </w:r>
    </w:p>
    <w:p w14:paraId="7B83706F" w14:textId="77777777" w:rsidR="00AC5B5B" w:rsidRPr="000626F7" w:rsidRDefault="00AC5B5B" w:rsidP="00AC5B5B">
      <w:bookmarkStart w:id="7" w:name="joinning-all-the-datasets"/>
      <w:r w:rsidRPr="000626F7">
        <w:t>Joinning all the datasets</w:t>
      </w:r>
      <w:bookmarkEnd w:id="7"/>
    </w:p>
    <w:p w14:paraId="7C7D40FD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You can also embed plots, for example:</w:t>
      </w:r>
    </w:p>
    <w:p w14:paraId="6C33350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unique(length(ICDderivedvariables$moh_study_id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unique(length(dataset3$moh_study_id))</w:t>
      </w:r>
    </w:p>
    <w:p w14:paraId="0387196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lastRenderedPageBreak/>
        <w:t># dataset1 &lt;- left_join(vw_od_case, vw_cdr_case_b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dataset2 &lt;- left_join( dataset1, Pharmanetdinpin_f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dataset3 &lt;- left_join(dataset2, ICDderivedvariables, 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</w:p>
    <w:p w14:paraId="70E64AA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write.csv(dataset3, "datasetfirst.csv", row.names = FALSE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dataset3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datasetfirst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4DC9BD8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table(Pharmanetdinpin_f$oat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Pharmanetdinpin$oat)</w:t>
      </w:r>
    </w:p>
    <w:p w14:paraId="4F78E95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Pharmanetdinpin_f &lt;- Pharmanetdinpin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distinct(moh_study_id, .keep_all = TRUE)</w:t>
      </w:r>
    </w:p>
    <w:p w14:paraId="6C9C8DC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length(unique(Pharmanetdinpin_f$moh_study_id)) == nrow(Pharmanetdinpin_f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vw_od_case$fatal_od_case)</w:t>
      </w:r>
    </w:p>
    <w:p w14:paraId="4CF765E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gg_miss_var</w:t>
      </w:r>
      <w:r w:rsidRPr="000626F7">
        <w:rPr>
          <w:rStyle w:val="NormalTok"/>
          <w:rFonts w:ascii="Times New Roman" w:hAnsi="Times New Roman"/>
        </w:rPr>
        <w:t xml:space="preserve">(dataset3, </w:t>
      </w:r>
      <w:r w:rsidRPr="000626F7">
        <w:rPr>
          <w:rStyle w:val="DataTypeTok"/>
          <w:rFonts w:ascii="Times New Roman" w:hAnsi="Times New Roman"/>
        </w:rPr>
        <w:t>show_pct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)</w:t>
      </w:r>
    </w:p>
    <w:p w14:paraId="4A0D36B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Warning: The `guide` argument in `scale_*()` cannot be `FALSE`. This was deprecated in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ggplot2 3.3.4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 Please use "none" instead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 The deprecated feature was likely used in the naniar package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Please report the issue at &lt;https://github.com/njtierney/naniar/issues&gt;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is warning is displayed once every 8 hours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all `lifecycle::last_lifecycle_warnings()` to see where this warning wa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generated.</w:t>
      </w:r>
    </w:p>
    <w:p w14:paraId="77F81417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FE3C31C" wp14:editId="2FC0B036">
            <wp:extent cx="5334000" cy="5334000"/>
            <wp:effectExtent l="0" t="0" r="0" b="0"/>
            <wp:docPr id="1" name="Picture" descr="A screenshot of a graph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" descr="A screenshot of a graph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5334000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327B6D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dataset3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259EDD2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0     1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31097  6527</w:t>
      </w:r>
    </w:p>
    <w:p w14:paraId="5A97FD9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glimpse</w:t>
      </w:r>
      <w:r w:rsidRPr="000626F7">
        <w:rPr>
          <w:rStyle w:val="NormalTok"/>
          <w:rFonts w:ascii="Times New Roman" w:hAnsi="Times New Roman"/>
        </w:rPr>
        <w:t>(dataset3)</w:t>
      </w:r>
    </w:p>
    <w:p w14:paraId="13E8461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Rows: 37,62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lumns: 67</w:t>
      </w:r>
      <w:r w:rsidRPr="000626F7">
        <w:rPr>
          <w:rFonts w:ascii="Times New Roman" w:hAnsi="Times New Roman"/>
        </w:rPr>
        <w:br/>
      </w:r>
    </w:p>
    <w:p w14:paraId="50D6086B" w14:textId="77777777" w:rsidR="00AC5B5B" w:rsidRPr="000626F7" w:rsidRDefault="00AC5B5B" w:rsidP="00AC5B5B">
      <w:pPr>
        <w:pStyle w:val="BodyText"/>
      </w:pPr>
    </w:p>
    <w:p w14:paraId="3E0DDAD2" w14:textId="77777777" w:rsidR="00AC5B5B" w:rsidRPr="000626F7" w:rsidRDefault="00AC5B5B" w:rsidP="00AC5B5B">
      <w:pPr>
        <w:pStyle w:val="BodyText"/>
      </w:pPr>
    </w:p>
    <w:p w14:paraId="34907DFC" w14:textId="77777777" w:rsidR="00AC5B5B" w:rsidRPr="000626F7" w:rsidRDefault="00AC5B5B" w:rsidP="00AC5B5B">
      <w:pPr>
        <w:pStyle w:val="BodyText"/>
      </w:pPr>
    </w:p>
    <w:p w14:paraId="263E0244" w14:textId="77777777" w:rsidR="00AC5B5B" w:rsidRPr="000626F7" w:rsidRDefault="00AC5B5B" w:rsidP="00AC5B5B">
      <w:pPr>
        <w:pStyle w:val="BodyText"/>
      </w:pPr>
    </w:p>
    <w:p w14:paraId="33E9BCC0" w14:textId="77777777" w:rsidR="00AC5B5B" w:rsidRPr="000626F7" w:rsidRDefault="00AC5B5B" w:rsidP="00AC5B5B">
      <w:pPr>
        <w:pStyle w:val="BodyText"/>
      </w:pPr>
      <w:r w:rsidRPr="000626F7">
        <w:t>###Data descriptive</w:t>
      </w:r>
    </w:p>
    <w:p w14:paraId="28FAE79F" w14:textId="77777777" w:rsidR="00AC5B5B" w:rsidRPr="000626F7" w:rsidRDefault="00AC5B5B" w:rsidP="00AC5B5B">
      <w:pPr>
        <w:pStyle w:val="BodyText"/>
      </w:pPr>
    </w:p>
    <w:p w14:paraId="3C94786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Pharmanetspss &lt;- read_csv("U:/Andy's Thesis/Raw_data_used/Pharmanetspss.csv" , show_col_types = FALSE)</w:t>
      </w:r>
    </w:p>
    <w:p w14:paraId="26DB153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glimpse(Pharmanetspss)</w:t>
      </w:r>
    </w:p>
    <w:p w14:paraId="3DCA32CE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OST/OAT</w:t>
      </w:r>
    </w:p>
    <w:p w14:paraId="110BCF6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dinpin &lt;- (Pharmanetspss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across(starts_with("din_pin"), ~case_when(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.x=="2242963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.x=="2242964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.x=="2295695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.x=="2295709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.x=="2408104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.x=="2424851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.x=="2424878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.x=="999776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.x=="665619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.x=="655627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.x=="781460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.x=="781479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  .x=="2408090"~ 1,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(.x &gt;= 999792) &amp; (.x &lt;= 999793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(.x &gt;= 66999990) &amp; (.x &lt;= 66999993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(.x &gt;= 66999990) &amp; (.x &lt;= 66999993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(.x &gt;= 66999997) &amp; (.x &lt;= 6699999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(.x &gt;= 67000000) &amp; (.x &lt;= 67000004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  (.x &gt;= 22123346) &amp; (.x &lt;= 22123349) ~ 1,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TRUE ~ 0), .names = "derivde{.col}")))</w:t>
      </w:r>
    </w:p>
    <w:p w14:paraId="0D2119C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dinpin_1 &lt;- dinpin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rename(ost = derivdedin_pin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, oat, ost)</w:t>
      </w:r>
    </w:p>
    <w:p w14:paraId="49E5F1C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write.csv(dinpin_1, "Pharmanetdinpin.csv", row.names = FALSE)</w:t>
      </w:r>
    </w:p>
    <w:p w14:paraId="157A4CDF" w14:textId="77777777" w:rsidR="00AC5B5B" w:rsidRPr="000626F7" w:rsidRDefault="00AC5B5B" w:rsidP="00AC5B5B">
      <w:pPr>
        <w:rPr>
          <w:lang w:val="en-US"/>
        </w:rPr>
      </w:pPr>
      <w:r w:rsidRPr="000626F7">
        <w:rPr>
          <w:lang w:val="en-US"/>
        </w:rPr>
        <w:br w:type="page"/>
      </w:r>
    </w:p>
    <w:p w14:paraId="6F486EF4" w14:textId="77777777" w:rsidR="00AC5B5B" w:rsidRPr="000626F7" w:rsidRDefault="00AC5B5B" w:rsidP="00AC5B5B">
      <w:pPr>
        <w:pStyle w:val="Heading8"/>
      </w:pPr>
      <w:bookmarkStart w:id="8" w:name="_Toc163553934"/>
      <w:r w:rsidRPr="000626F7">
        <w:lastRenderedPageBreak/>
        <w:t>ML Prediction Code for Fatal Overdose</w:t>
      </w:r>
      <w:bookmarkEnd w:id="8"/>
    </w:p>
    <w:p w14:paraId="48D5898A" w14:textId="77777777" w:rsidR="00AC5B5B" w:rsidRPr="000626F7" w:rsidRDefault="00AC5B5B" w:rsidP="00AC5B5B">
      <w:pPr>
        <w:pStyle w:val="Heading9"/>
      </w:pPr>
      <w:r w:rsidRPr="000626F7">
        <w:t>Data preprocessing</w:t>
      </w:r>
    </w:p>
    <w:p w14:paraId="430A598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lan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idyverse)</w:t>
      </w:r>
    </w:p>
    <w:p w14:paraId="7F1AA86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-- Attaching core tidyverse packages ------------------------ tidyverse 2.0.0 --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dplyr     1.1.2     v readr     2.1.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forcats   1.0.0     v stringr   1.5.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ggplot2   3.4.2     v tibble    3.2.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lubridate 1.9.2     v tidyr     1.3.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v purrr     1.0.1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-- Conflicts ------------------------------------------ tidyverse_conflicts() --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%@%()         masks rlang::%@%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dplyr::filter()      masks stats::filter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()     masks rlang::flatten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chr() masks rlang::flatten_chr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dbl() masks rlang::flatten_dbl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int() masks rlang::flatten_int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lgl() masks rlang::flatten_lgl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raw() masks rlang::flatten_raw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invoke()      masks rlang::invoke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dplyr::lag()         masks stats::lag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splice()      masks rlang::splice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 Use the conflicted package (&lt;http://conflicted.r-lib.org/&gt;) to force all conflicts to become errors</w:t>
      </w:r>
    </w:p>
    <w:p w14:paraId="3CBB4F0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dply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gapminde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xgboost)</w:t>
      </w:r>
    </w:p>
    <w:p w14:paraId="78D2E69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xgboost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dply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slice</w:t>
      </w:r>
    </w:p>
    <w:p w14:paraId="4DE58AD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forcat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mice)</w:t>
      </w:r>
    </w:p>
    <w:p w14:paraId="7A0C65B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mice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stats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filte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s are masked from 'package:base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cbind, rbind</w:t>
      </w:r>
    </w:p>
    <w:p w14:paraId="48A646B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vctrs)</w:t>
      </w:r>
    </w:p>
    <w:p w14:paraId="2DF3A74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lastRenderedPageBreak/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vctrs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dply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data_fram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tibble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data_frame</w:t>
      </w:r>
    </w:p>
    <w:p w14:paraId="776555F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nania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yardstick)</w:t>
      </w:r>
    </w:p>
    <w:p w14:paraId="059FB24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For binary classification, the first factor level is assumed to be the event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Use the argument `event_level = "second"` to alter this as needed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yardstick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read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spec</w:t>
      </w:r>
    </w:p>
    <w:p w14:paraId="5A874DF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forcat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Boruta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OSE)</w:t>
      </w:r>
    </w:p>
    <w:p w14:paraId="13C8015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Loaded ROSE 0.0-4</w:t>
      </w:r>
    </w:p>
    <w:p w14:paraId="7AE70D1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imbalanc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OC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mlbench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ggplot2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data.table)</w:t>
      </w:r>
    </w:p>
    <w:p w14:paraId="0CEDF99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data.table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s are masked from 'package:lubridate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hour, isoweek, mday, minute, month, quarter, second, wday, week,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yday, yea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s are masked from 'package:dply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between, first, last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purr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transpos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rlang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:=</w:t>
      </w:r>
    </w:p>
    <w:p w14:paraId="208C94E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here)</w:t>
      </w:r>
    </w:p>
    <w:p w14:paraId="4C386E1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here() starts at R:/atai-22-075/Andy's Thesis/MLoverdose</w:t>
      </w:r>
    </w:p>
    <w:p w14:paraId="2BE3D62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caret)</w:t>
      </w:r>
    </w:p>
    <w:p w14:paraId="5E9B445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Loading required package: latti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caret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s are masked from 'package:yardstick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precision, recall, sensitivity, specificity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purr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lift</w:t>
      </w:r>
    </w:p>
    <w:p w14:paraId="0598F9C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dataset3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datasetfirst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58B3D23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Control &lt;- dataset3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filter(fatal_od_case == 0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Case &lt;- dataset3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filter(fatal_od_case == 1)</w:t>
      </w:r>
    </w:p>
    <w:p w14:paraId="0593556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colSums(is.na(dataset3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colSums(is.na(Case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colSums(is.na(Control))</w:t>
      </w:r>
    </w:p>
    <w:p w14:paraId="0041163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gg_miss_var</w:t>
      </w:r>
      <w:r w:rsidRPr="000626F7">
        <w:rPr>
          <w:rStyle w:val="NormalTok"/>
          <w:rFonts w:ascii="Times New Roman" w:hAnsi="Times New Roman"/>
        </w:rPr>
        <w:t xml:space="preserve">(dataset3, </w:t>
      </w:r>
      <w:r w:rsidRPr="000626F7">
        <w:rPr>
          <w:rStyle w:val="DataTypeTok"/>
          <w:rFonts w:ascii="Times New Roman" w:hAnsi="Times New Roman"/>
        </w:rPr>
        <w:t>show_pct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)</w:t>
      </w:r>
    </w:p>
    <w:p w14:paraId="5BFDC06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Warning: The `guide` argument in `scale_*()` cannot be `FALSE`. This was deprecated in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ggplot2 3.3.4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 Please use "none" instead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 The deprecated feature was likely used in the naniar package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Please report the issue at &lt;https://github.com/njtierney/naniar/issues&gt;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is warning is displayed once every 8 hours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all `lifecycle::last_lifecycle_warnings()` to see where this warning wa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generated.</w:t>
      </w:r>
    </w:p>
    <w:p w14:paraId="30CAFE65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37F6D2CD" wp14:editId="1301C456">
            <wp:extent cx="5334000" cy="5334000"/>
            <wp:effectExtent l="0" t="0" r="0" b="0"/>
            <wp:docPr id="1549931764" name="Picture" descr="A screenshot of a graph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49931764" name="Picture" descr="A screenshot of a graph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5334000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0626F7">
        <w:rPr>
          <w:rFonts w:ascii="Times New Roman" w:hAnsi="Times New Roman" w:cs="Times New Roman"/>
        </w:rPr>
        <w:t xml:space="preserve"> ## Removing osteo_fracture as there are none in this population “osteo_fracture_date_b”</w:t>
      </w:r>
    </w:p>
    <w:p w14:paraId="768E3BC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 xml:space="preserve"> data1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dataset3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moh_study_id, ost, rheumatoid_arthritis_date_b, parkinsonism_date_b, osteo_arthritis_date_b, osteo_porosis_date_b, ms_date_b, mood_anx_date_b, isch_stroke_date_b, ihd_date_b, hypertension_date_b, hosp_tia_date_b, hosp_stroke_date_b, heart_failure_date_b, haemorr_stroke_date_b, epilepsy_date_b, diabetes_date_b, depression_date_b, copd_date_b, ckd_date_b, asthma_date_b, angina_date_b, ami_date_b, alzheimer_dementia_date_b, Tobaccouse, Tissueinfection, substancerelateddisorders.x, Stimulantuse, Sepsis, Sedativeandhypnoticuse, psychoticdisorders, Polysubstance, Personalitydisorders, Otherpsychoactivedruguse, Osteomyelitis, Opioiduse, Neuroticrelateddisorders, Neurocognitivedisorders, Multiplementalillness, Mooddisorders, Intellectualdisability, Hallucinogensuse, Endocarditis, earlyonsetdisorders, Developmentdisorders, Cocaineuse, Cannabinoiduse, Behaviouralpsychologicaldisturbances, Alcoholuse, fatal_od_case, total_od_n, first_od_date, last_od_date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data2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data1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  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stinct</w:t>
      </w:r>
      <w:r w:rsidRPr="000626F7">
        <w:rPr>
          <w:rStyle w:val="NormalTok"/>
          <w:rFonts w:ascii="Times New Roman" w:hAnsi="Times New Roman"/>
        </w:rPr>
        <w:t xml:space="preserve">(moh_study_id, </w:t>
      </w:r>
      <w:r w:rsidRPr="000626F7">
        <w:rPr>
          <w:rStyle w:val="DataTypeTok"/>
          <w:rFonts w:ascii="Times New Roman" w:hAnsi="Times New Roman"/>
        </w:rPr>
        <w:t>.keep_al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lastRenderedPageBreak/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data3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2[,</w:t>
      </w:r>
      <w:r w:rsidRPr="000626F7">
        <w:rPr>
          <w:rStyle w:val="OperatorTok"/>
          <w:rFonts w:ascii="Times New Roman" w:hAnsi="Times New Roman"/>
        </w:rPr>
        <w:t>-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>]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moh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data1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moh_study_id)</w:t>
      </w:r>
    </w:p>
    <w:p w14:paraId="499878B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data3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795BF77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0     1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30253  6426</w:t>
      </w:r>
    </w:p>
    <w:p w14:paraId="58329602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splitting</w:t>
      </w:r>
    </w:p>
    <w:p w14:paraId="27B1A08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set.see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ecValTok"/>
          <w:rFonts w:ascii="Times New Roman" w:hAnsi="Times New Roman"/>
        </w:rPr>
        <w:t>2001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na_count0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sapply</w:t>
      </w:r>
      <w:r w:rsidRPr="000626F7">
        <w:rPr>
          <w:rStyle w:val="NormalTok"/>
          <w:rFonts w:ascii="Times New Roman" w:hAnsi="Times New Roman"/>
        </w:rPr>
        <w:t xml:space="preserve">(data3, </w:t>
      </w:r>
      <w:r w:rsidRPr="000626F7">
        <w:rPr>
          <w:rStyle w:val="ControlFlowTok"/>
          <w:rFonts w:ascii="Times New Roman" w:hAnsi="Times New Roman"/>
        </w:rPr>
        <w:t>function</w:t>
      </w:r>
      <w:r w:rsidRPr="000626F7">
        <w:rPr>
          <w:rStyle w:val="NormalTok"/>
          <w:rFonts w:ascii="Times New Roman" w:hAnsi="Times New Roman"/>
        </w:rPr>
        <w:t xml:space="preserve">(y) </w:t>
      </w:r>
      <w:r w:rsidRPr="000626F7">
        <w:rPr>
          <w:rStyle w:val="KeywordTok"/>
          <w:rFonts w:ascii="Times New Roman" w:hAnsi="Times New Roman"/>
        </w:rPr>
        <w:t>sum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length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which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is.na</w:t>
      </w:r>
      <w:r w:rsidRPr="000626F7">
        <w:rPr>
          <w:rStyle w:val="NormalTok"/>
          <w:rFonts w:ascii="Times New Roman" w:hAnsi="Times New Roman"/>
        </w:rPr>
        <w:t>(y)))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na_count00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>(na_count0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na_count00</w:t>
      </w:r>
    </w:p>
    <w:p w14:paraId="6467E75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                                   na_count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                                       330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heumatoid_arthritis_date_b               51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arkinsonism_date_b                       51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eo_arthritis_date_b                    51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eo_porosis_date_b                      51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s_date_b                                 51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ood_anx_date_b                           51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sch_stroke_date_b                        51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hd_date_b                                51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ypertension_date_b                       51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osp_tia_date_b                           51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osp_stroke_date_b                        51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eart_failure_date_b                      51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aemorr_stroke_date_b                     51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pilepsy_date_b                           51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diabetes_date_b                           51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depression_date_b                         51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pd_date_b                               51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kd_date_b                                51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sthma_date_b                             51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ngina_date_b                             51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mi_date_b                                51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lzheimer_dementia_date_b                 51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obaccouse              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issueinfection         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ubstancerelateddisorders.x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timulantuse            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epsis                  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edativeandhypnoticuse  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sychoticdisorders      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>## Polysubstance           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ersonalitydisorders    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therpsychoactivedruguse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eomyelitis           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pioiduse               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euroticrelateddisorders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eurocognitivedisorders 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ultiplementalillness   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ooddisorders           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ntellectualdisability  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allucinogensuse        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ndocarditis            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arlyonsetdisorders     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Developmentdisorders    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caineuse              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annabinoiduse          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Behaviouralpsychologicaldisturbances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lcoholuse                                17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fatal_od_case                                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otal_od_n                                   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first_od_date                                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last_od_date                                 0</w:t>
      </w:r>
    </w:p>
    <w:p w14:paraId="012279A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 xml:space="preserve"> data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3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index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reateDataPartition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y=</w:t>
      </w:r>
      <w:r w:rsidRPr="000626F7">
        <w:rPr>
          <w:rStyle w:val="NormalTok"/>
          <w:rFonts w:ascii="Times New Roman" w:hAnsi="Times New Roman"/>
        </w:rPr>
        <w:t>data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7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list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[index,]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test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[</w:t>
      </w:r>
      <w:r w:rsidRPr="000626F7">
        <w:rPr>
          <w:rStyle w:val="OperatorTok"/>
          <w:rFonts w:ascii="Times New Roman" w:hAnsi="Times New Roman"/>
        </w:rPr>
        <w:t>-</w:t>
      </w:r>
      <w:r w:rsidRPr="000626F7">
        <w:rPr>
          <w:rStyle w:val="NormalTok"/>
          <w:rFonts w:ascii="Times New Roman" w:hAnsi="Times New Roman"/>
        </w:rPr>
        <w:t>index,]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gg_miss_var</w:t>
      </w:r>
      <w:r w:rsidRPr="000626F7">
        <w:rPr>
          <w:rStyle w:val="NormalTok"/>
          <w:rFonts w:ascii="Times New Roman" w:hAnsi="Times New Roman"/>
        </w:rPr>
        <w:t>(train.set)</w:t>
      </w:r>
    </w:p>
    <w:p w14:paraId="22A0CF7C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5D5E41E" wp14:editId="399D3AAD">
            <wp:extent cx="4620126" cy="3696101"/>
            <wp:effectExtent l="0" t="0" r="0" b="0"/>
            <wp:docPr id="2" name="Picture" descr="A graph with text and numbers&#10;&#10;Description automatically generated with medium confidenc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" descr="A graph with text and numbers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E44922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gg_miss_var</w:t>
      </w:r>
      <w:r w:rsidRPr="000626F7">
        <w:rPr>
          <w:rStyle w:val="NormalTok"/>
          <w:rFonts w:ascii="Times New Roman" w:hAnsi="Times New Roman"/>
        </w:rPr>
        <w:t>(test.set)</w:t>
      </w:r>
    </w:p>
    <w:p w14:paraId="77A7B9CB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drawing>
          <wp:inline distT="0" distB="0" distL="0" distR="0" wp14:anchorId="5FE0C847" wp14:editId="4D7025EE">
            <wp:extent cx="4620126" cy="3696101"/>
            <wp:effectExtent l="0" t="0" r="0" b="0"/>
            <wp:docPr id="3" name="Picture" descr="A graph with text and numbers&#10;&#10;Description automatically generated with medium confidenc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" descr="A graph with text and numbers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88F9E3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na_count1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sapply</w:t>
      </w:r>
      <w:r w:rsidRPr="000626F7">
        <w:rPr>
          <w:rStyle w:val="NormalTok"/>
          <w:rFonts w:ascii="Times New Roman" w:hAnsi="Times New Roman"/>
        </w:rPr>
        <w:t xml:space="preserve">(train.set, </w:t>
      </w:r>
      <w:r w:rsidRPr="000626F7">
        <w:rPr>
          <w:rStyle w:val="ControlFlowTok"/>
          <w:rFonts w:ascii="Times New Roman" w:hAnsi="Times New Roman"/>
        </w:rPr>
        <w:t>function</w:t>
      </w:r>
      <w:r w:rsidRPr="000626F7">
        <w:rPr>
          <w:rStyle w:val="NormalTok"/>
          <w:rFonts w:ascii="Times New Roman" w:hAnsi="Times New Roman"/>
        </w:rPr>
        <w:t xml:space="preserve">(y) </w:t>
      </w:r>
      <w:r w:rsidRPr="000626F7">
        <w:rPr>
          <w:rStyle w:val="KeywordTok"/>
          <w:rFonts w:ascii="Times New Roman" w:hAnsi="Times New Roman"/>
        </w:rPr>
        <w:t>sum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length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which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is.na</w:t>
      </w:r>
      <w:r w:rsidRPr="000626F7">
        <w:rPr>
          <w:rStyle w:val="NormalTok"/>
          <w:rFonts w:ascii="Times New Roman" w:hAnsi="Times New Roman"/>
        </w:rPr>
        <w:t>(y)))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lastRenderedPageBreak/>
        <w:t>na_coun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>(na_count1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na_count </w:t>
      </w:r>
    </w:p>
    <w:p w14:paraId="38B570A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                                   na_count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                                       230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heumatoid_arthritis_date_b               36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arkinsonism_date_b                       36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eo_arthritis_date_b                    36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eo_porosis_date_b                      36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s_date_b                                 36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ood_anx_date_b                           36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sch_stroke_date_b                        36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hd_date_b                                36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ypertension_date_b                       36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osp_tia_date_b                           36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osp_stroke_date_b                        36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eart_failure_date_b                      36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aemorr_stroke_date_b                     36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pilepsy_date_b                           36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diabetes_date_b                           36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depression_date_b                         36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pd_date_b                               36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kd_date_b                                36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sthma_date_b                             36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ngina_date_b                             36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mi_date_b                                36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lzheimer_dementia_date_b                 36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obaccouse              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issueinfection         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ubstancerelateddisorders.x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timulantuse            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epsis                  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edativeandhypnoticuse  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sychoticdisorders      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olysubstance           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ersonalitydisorders    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therpsychoactivedruguse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eomyelitis           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pioiduse               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euroticrelateddisorders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eurocognitivedisorders 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ultiplementalillness   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ooddisorders           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ntellectualdisability  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allucinogensuse        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ndocarditis            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arlyonsetdisorders     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Developmentdisorders    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caineuse              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annabinoiduse          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>## Behaviouralpsychologicaldisturbances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lcoholuse                                11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fatal_od_case                                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otal_od_n                                   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first_od_date                                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last_od_date                                 0</w:t>
      </w:r>
    </w:p>
    <w:p w14:paraId="23AEC9C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na_count2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sapply</w:t>
      </w:r>
      <w:r w:rsidRPr="000626F7">
        <w:rPr>
          <w:rStyle w:val="NormalTok"/>
          <w:rFonts w:ascii="Times New Roman" w:hAnsi="Times New Roman"/>
        </w:rPr>
        <w:t xml:space="preserve">(test.set, </w:t>
      </w:r>
      <w:r w:rsidRPr="000626F7">
        <w:rPr>
          <w:rStyle w:val="ControlFlowTok"/>
          <w:rFonts w:ascii="Times New Roman" w:hAnsi="Times New Roman"/>
        </w:rPr>
        <w:t>function</w:t>
      </w:r>
      <w:r w:rsidRPr="000626F7">
        <w:rPr>
          <w:rStyle w:val="NormalTok"/>
          <w:rFonts w:ascii="Times New Roman" w:hAnsi="Times New Roman"/>
        </w:rPr>
        <w:t xml:space="preserve">(y) </w:t>
      </w:r>
      <w:r w:rsidRPr="000626F7">
        <w:rPr>
          <w:rStyle w:val="KeywordTok"/>
          <w:rFonts w:ascii="Times New Roman" w:hAnsi="Times New Roman"/>
        </w:rPr>
        <w:t>sum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length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which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is.na</w:t>
      </w:r>
      <w:r w:rsidRPr="000626F7">
        <w:rPr>
          <w:rStyle w:val="NormalTok"/>
          <w:rFonts w:ascii="Times New Roman" w:hAnsi="Times New Roman"/>
        </w:rPr>
        <w:t>(y)))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na_count3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>(na_count2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na_count3</w:t>
      </w:r>
    </w:p>
    <w:p w14:paraId="038073E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                                   na_count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                                       100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heumatoid_arthritis_date_b               15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arkinsonism_date_b                       15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eo_arthritis_date_b                    15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eo_porosis_date_b                      15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s_date_b                                 15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ood_anx_date_b                           15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sch_stroke_date_b                        15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hd_date_b                                15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ypertension_date_b                       15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osp_tia_date_b                           15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osp_stroke_date_b                        15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eart_failure_date_b                      15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aemorr_stroke_date_b                     15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pilepsy_date_b                           15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diabetes_date_b                           15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depression_date_b                         15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pd_date_b                               15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kd_date_b                                15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sthma_date_b                             15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ngina_date_b                             15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mi_date_b                                15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lzheimer_dementia_date_b                 15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obaccouse              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issueinfection         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ubstancerelateddisorders.x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timulantuse            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epsis                  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edativeandhypnoticuse  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sychoticdisorders      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olysubstance           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ersonalitydisorders    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therpsychoactivedruguse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eomyelitis           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pioiduse               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euroticrelateddisorders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eurocognitivedisorders 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>## Multiplementalillness   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ooddisorders           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ntellectualdisability  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allucinogensuse        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ndocarditis            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arlyonsetdisorders     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Developmentdisorders    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caineuse              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annabinoiduse          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Behaviouralpsychologicaldisturbances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lcoholuse                                 5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fatal_od_case                                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otal_od_n                                   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first_od_date                                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last_od_date                                 0</w:t>
      </w:r>
    </w:p>
    <w:p w14:paraId="71EA06E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fata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data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lter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=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data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lter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=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0</w:t>
      </w:r>
      <w:r w:rsidRPr="000626F7">
        <w:rPr>
          <w:rStyle w:val="NormalTok"/>
          <w:rFonts w:ascii="Times New Roman" w:hAnsi="Times New Roman"/>
        </w:rPr>
        <w:t xml:space="preserve"> 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na_count1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sapply</w:t>
      </w:r>
      <w:r w:rsidRPr="000626F7">
        <w:rPr>
          <w:rStyle w:val="NormalTok"/>
          <w:rFonts w:ascii="Times New Roman" w:hAnsi="Times New Roman"/>
        </w:rPr>
        <w:t xml:space="preserve">(fatal, </w:t>
      </w:r>
      <w:r w:rsidRPr="000626F7">
        <w:rPr>
          <w:rStyle w:val="ControlFlowTok"/>
          <w:rFonts w:ascii="Times New Roman" w:hAnsi="Times New Roman"/>
        </w:rPr>
        <w:t>function</w:t>
      </w:r>
      <w:r w:rsidRPr="000626F7">
        <w:rPr>
          <w:rStyle w:val="NormalTok"/>
          <w:rFonts w:ascii="Times New Roman" w:hAnsi="Times New Roman"/>
        </w:rPr>
        <w:t xml:space="preserve">(y) </w:t>
      </w:r>
      <w:r w:rsidRPr="000626F7">
        <w:rPr>
          <w:rStyle w:val="KeywordTok"/>
          <w:rFonts w:ascii="Times New Roman" w:hAnsi="Times New Roman"/>
        </w:rPr>
        <w:t>sum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length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which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is.na</w:t>
      </w:r>
      <w:r w:rsidRPr="000626F7">
        <w:rPr>
          <w:rStyle w:val="NormalTok"/>
          <w:rFonts w:ascii="Times New Roman" w:hAnsi="Times New Roman"/>
        </w:rPr>
        <w:t>(y)))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na_coun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>(na_count1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na_count </w:t>
      </w:r>
    </w:p>
    <w:p w14:paraId="3A17C46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                                   na_count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                                        68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heumatoid_arthritis_date_b              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arkinsonism_date_b                      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eo_arthritis_date_b                   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eo_porosis_date_b                     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s_date_b                                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ood_anx_date_b                          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sch_stroke_date_b                       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hd_date_b                               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ypertension_date_b                      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osp_tia_date_b                          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osp_stroke_date_b                       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eart_failure_date_b                     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aemorr_stroke_date_b                    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pilepsy_date_b                          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diabetes_date_b                          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depression_date_b                        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pd_date_b                              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kd_date_b                               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sthma_date_b                            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ngina_date_b                            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>## ami_date_b                               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lzheimer_dementia_date_b                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obaccouse              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issueinfection         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ubstancerelateddisorders.x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timulantuse            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epsis                  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edativeandhypnoticuse  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sychoticdisorders      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olysubstance           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ersonalitydisorders    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therpsychoactivedruguse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eomyelitis           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pioiduse               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euroticrelateddisorders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eurocognitivedisorders 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ultiplementalillness   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ooddisorders           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ntellectualdisability  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allucinogensuse        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ndocarditis            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arlyonsetdisorders     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Developmentdisorders    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caineuse              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annabinoiduse          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Behaviouralpsychologicaldisturbances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lcoholuse                                 3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fatal_od_case                                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otal_od_n                                   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first_od_date                                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last_od_date                                 0</w:t>
      </w:r>
    </w:p>
    <w:p w14:paraId="3CD6804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na_count2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sapply</w:t>
      </w:r>
      <w:r w:rsidRPr="000626F7">
        <w:rPr>
          <w:rStyle w:val="NormalTok"/>
          <w:rFonts w:ascii="Times New Roman" w:hAnsi="Times New Roman"/>
        </w:rPr>
        <w:t xml:space="preserve">(control, </w:t>
      </w:r>
      <w:r w:rsidRPr="000626F7">
        <w:rPr>
          <w:rStyle w:val="ControlFlowTok"/>
          <w:rFonts w:ascii="Times New Roman" w:hAnsi="Times New Roman"/>
        </w:rPr>
        <w:t>function</w:t>
      </w:r>
      <w:r w:rsidRPr="000626F7">
        <w:rPr>
          <w:rStyle w:val="NormalTok"/>
          <w:rFonts w:ascii="Times New Roman" w:hAnsi="Times New Roman"/>
        </w:rPr>
        <w:t xml:space="preserve">(y) </w:t>
      </w:r>
      <w:r w:rsidRPr="000626F7">
        <w:rPr>
          <w:rStyle w:val="KeywordTok"/>
          <w:rFonts w:ascii="Times New Roman" w:hAnsi="Times New Roman"/>
        </w:rPr>
        <w:t>sum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length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which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is.na</w:t>
      </w:r>
      <w:r w:rsidRPr="000626F7">
        <w:rPr>
          <w:rStyle w:val="NormalTok"/>
          <w:rFonts w:ascii="Times New Roman" w:hAnsi="Times New Roman"/>
        </w:rPr>
        <w:t>(y)))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na_count3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>(na_count2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na_count3</w:t>
      </w:r>
    </w:p>
    <w:p w14:paraId="0C03197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                                   na_count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                                       262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heumatoid_arthritis_date_b               42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arkinsonism_date_b                       42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eo_arthritis_date_b                    42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eo_porosis_date_b                      42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s_date_b                                 42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ood_anx_date_b                           42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sch_stroke_date_b                        42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hd_date_b                                42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ypertension_date_b                       42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osp_tia_date_b                           42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osp_stroke_date_b                        42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>## heart_failure_date_b                      42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aemorr_stroke_date_b                     42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pilepsy_date_b                           42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diabetes_date_b                           42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depression_date_b                         42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pd_date_b                               42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kd_date_b                                42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sthma_date_b                             42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ngina_date_b                             42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mi_date_b                                42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lzheimer_dementia_date_b                 42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obaccouse              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issueinfection         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ubstancerelateddisorders.x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timulantuse            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epsis                  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edativeandhypnoticuse  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sychoticdisorders      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olysubstance           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ersonalitydisorders    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therpsychoactivedruguse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eomyelitis           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pioiduse               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euroticrelateddisorders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eurocognitivedisorders 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ultiplementalillness   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ooddisorders           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ntellectualdisability  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allucinogensuse        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ndocarditis            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arlyonsetdisorders     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Developmentdisorders    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caineuse              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annabinoiduse          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Behaviouralpsychologicaldisturbances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lcoholuse                                13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fatal_od_case                                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otal_od_n                                   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first_od_date                                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last_od_date                                 0</w:t>
      </w:r>
    </w:p>
    <w:p w14:paraId="6DF52B5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est.set$fatal_od_case = as.factor(test.set $fatal_od_ca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rain.set$fatal_od_case = as.factor(train.set$fatal_od_ca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dim(train.set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dim(test.set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train.set$fatal_od_ca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test.set$fatal_od_case)</w:t>
      </w:r>
    </w:p>
    <w:p w14:paraId="718BC5F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lastRenderedPageBreak/>
        <w:t>table</w:t>
      </w:r>
      <w:r w:rsidRPr="000626F7">
        <w:rPr>
          <w:rStyle w:val="NormalTok"/>
          <w:rFonts w:ascii="Times New Roman" w:hAnsi="Times New Roman"/>
        </w:rPr>
        <w:t>(data3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1A37C65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0     1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30253  6426</w:t>
      </w:r>
    </w:p>
    <w:p w14:paraId="68C0D77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4915C9B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0    1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9041 1962</w:t>
      </w:r>
    </w:p>
    <w:p w14:paraId="63E940A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0661730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0     1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1212  4464</w:t>
      </w:r>
    </w:p>
    <w:p w14:paraId="6387784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table(test.set1$fatal_od_ca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train.set1$fatal_od_case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CommentTok"/>
          <w:rFonts w:ascii="Times New Roman" w:hAnsi="Times New Roman"/>
        </w:rPr>
        <w:t># write.csv(test.set1, "test.set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CommentTok"/>
          <w:rFonts w:ascii="Times New Roman" w:hAnsi="Times New Roman"/>
        </w:rPr>
        <w:t># write.csv(train.set1, "train.set.csv", row.names = FALSE)</w:t>
      </w:r>
    </w:p>
    <w:p w14:paraId="5F1E7C0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train.set &lt;- as.data.frame((unclass(train.set)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rain.set1 &lt;- data.frame(complete(mice(train.set, m=15, seed= 123, method = "cart",  remove.collinear=FALSE)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est.set &lt;- as.data.frame((unclass(test.set)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est.set1 &lt;- data.frame(complete(mice(test.set, m=15, seed= 123, method = "cart",  remove.collinear=FALSE)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write.csv(test.set1, "test.set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write.csv(train.set1, "train.set.csv", row.names = FALSE)</w:t>
      </w:r>
    </w:p>
    <w:p w14:paraId="2F8A28B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1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train.set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1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test.set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gg_miss_var</w:t>
      </w:r>
      <w:r w:rsidRPr="000626F7">
        <w:rPr>
          <w:rStyle w:val="NormalTok"/>
          <w:rFonts w:ascii="Times New Roman" w:hAnsi="Times New Roman"/>
        </w:rPr>
        <w:t>(train.set1)</w:t>
      </w:r>
    </w:p>
    <w:p w14:paraId="6249939B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626C0901" wp14:editId="65A25AA1">
            <wp:extent cx="5334000" cy="5334000"/>
            <wp:effectExtent l="0" t="0" r="0" b="0"/>
            <wp:docPr id="1386350606" name="Picture" descr="A screen shot of a graph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6350606" name="Picture" descr="A screen shot of a graph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5334000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BB07CF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gg_miss_var</w:t>
      </w:r>
      <w:r w:rsidRPr="000626F7">
        <w:rPr>
          <w:rStyle w:val="NormalTok"/>
          <w:rFonts w:ascii="Times New Roman" w:hAnsi="Times New Roman"/>
        </w:rPr>
        <w:t>(test.set1)</w:t>
      </w:r>
    </w:p>
    <w:p w14:paraId="7CB62F5F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07BC894" wp14:editId="47CA936E">
            <wp:extent cx="5334000" cy="5334000"/>
            <wp:effectExtent l="0" t="0" r="0" b="0"/>
            <wp:docPr id="504776420" name="Picture" descr="A screen shot of a graph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4776420" name="Picture" descr="A screen shot of a graph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5334000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444391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1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784ED84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0     1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1212  4464</w:t>
      </w:r>
    </w:p>
    <w:p w14:paraId="03CC338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est.set1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4BE16EC6" w14:textId="77777777" w:rsidR="00AC5B5B" w:rsidRPr="000626F7" w:rsidRDefault="00AC5B5B" w:rsidP="00AC5B5B">
      <w:pPr>
        <w:pStyle w:val="SourceCode"/>
        <w:rPr>
          <w:rFonts w:ascii="Times New Roman" w:hAnsi="Times New Roman"/>
          <w:shd w:val="clear" w:color="auto" w:fill="F8F8F8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0    1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9041 1962</w:t>
      </w:r>
    </w:p>
    <w:p w14:paraId="22638CA1" w14:textId="77777777" w:rsidR="00AC5B5B" w:rsidRPr="000626F7" w:rsidRDefault="00AC5B5B" w:rsidP="00AC5B5B">
      <w:pPr>
        <w:pStyle w:val="Heading9"/>
      </w:pPr>
      <w:r w:rsidRPr="000626F7">
        <w:t>Class balance</w:t>
      </w:r>
    </w:p>
    <w:p w14:paraId="6016C92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kera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ensorflow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lan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idyverse)</w:t>
      </w:r>
    </w:p>
    <w:p w14:paraId="652F3CF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lastRenderedPageBreak/>
        <w:t>## -- Attaching core tidyverse packages ------------------------ tidyverse 2.0.0 --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dplyr     1.1.2     v readr     2.1.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forcats   1.0.0     v stringr   1.5.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ggplot2   3.4.2     v tibble    3.2.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lubridate 1.9.2     v tidyr     1.3.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v purrr     1.0.1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-- Conflicts ------------------------------------------ tidyverse_conflicts() --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%@%()         masks rlang::%@%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dplyr::filter()      masks stats::filter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()     masks rlang::flatten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chr() masks rlang::flatten_chr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dbl() masks rlang::flatten_dbl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int() masks rlang::flatten_int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lgl() masks rlang::flatten_lgl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raw() masks rlang::flatten_raw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invoke()      masks rlang::invoke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dplyr::lag()         masks stats::lag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splice()      masks rlang::splice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 Use the conflicted package (&lt;http://conflicted.r-lib.org/&gt;) to force all conflicts to become errors</w:t>
      </w:r>
    </w:p>
    <w:p w14:paraId="60420C1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dply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gapminde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xgboost)</w:t>
      </w:r>
    </w:p>
    <w:p w14:paraId="60D5E78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xgboost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dply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slice</w:t>
      </w:r>
    </w:p>
    <w:p w14:paraId="0921045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forcat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mice)</w:t>
      </w:r>
    </w:p>
    <w:p w14:paraId="52B0113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mice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stats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filte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s are masked from 'package:base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cbind, rbind</w:t>
      </w:r>
    </w:p>
    <w:p w14:paraId="47921B4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vctrs)</w:t>
      </w:r>
    </w:p>
    <w:p w14:paraId="4B2CCBD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vctrs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dply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>##     data_fram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tibble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data_frame</w:t>
      </w:r>
    </w:p>
    <w:p w14:paraId="109472D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nania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yardstick)</w:t>
      </w:r>
    </w:p>
    <w:p w14:paraId="2A06480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For binary classification, the first factor level is assumed to be the event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Use the argument `event_level = "second"` to alter this as needed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yardstick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read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spe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keras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get_weights</w:t>
      </w:r>
    </w:p>
    <w:p w14:paraId="4E05BE3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forcat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Boruta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OSE)</w:t>
      </w:r>
    </w:p>
    <w:p w14:paraId="4D5EE1A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Loaded ROSE 0.0-4</w:t>
      </w:r>
    </w:p>
    <w:p w14:paraId="4C039AC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imbalanc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nn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OC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SHAPforxgboos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andomForest)</w:t>
      </w:r>
    </w:p>
    <w:p w14:paraId="4156DA8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randomForest 4.6-1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ype rfNews() to see new features/changes/bug fixes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randomForest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dply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combin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ggplot2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margin</w:t>
      </w:r>
    </w:p>
    <w:p w14:paraId="3C0B4DE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mlbench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ggplot2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data.table)</w:t>
      </w:r>
    </w:p>
    <w:p w14:paraId="18B797D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lastRenderedPageBreak/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data.table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s are masked from 'package:lubridate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hour, isoweek, mday, minute, month, quarter, second, wday, week,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yday, yea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s are masked from 'package:dply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between, first, last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purr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transpos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rlang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:=</w:t>
      </w:r>
    </w:p>
    <w:p w14:paraId="5648EA8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here)</w:t>
      </w:r>
    </w:p>
    <w:p w14:paraId="465AD5B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here() starts at R:/atai-22-075/Andy's Thesis/MLoverdose</w:t>
      </w:r>
    </w:p>
    <w:p w14:paraId="25C6046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idymodels)</w:t>
      </w:r>
    </w:p>
    <w:p w14:paraId="38A2E5D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-- Attaching packages -------------------------------------- tidymodels 0.1.1 --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broom     1.0.4      v recipes   0.1.1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v dials     0.0.9      v rsample   0.0.8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v infer     0.5.3      v tune      0.1.1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v modeldata 0.1.0      v workflows 0.2.1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v parsnip   0.1.4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-- Conflicts ----------------------------------------- tidymodels_conflicts() --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%@%()             masks rlang::%@%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data.table:::=()         masks rlang:::=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data.table::between()    masks dplyr::between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randomForest::combine()  masks dplyr::combine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vctrs::data_frame()      masks dplyr::data_frame(), tibble::data_frame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scales::discard()        masks purrr::discard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mice::filter()           masks dplyr::filter(), stats::filter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data.table::first()      masks dplyr::first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recipes::fixed()         masks stringr::fixed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()         masks rlang::flatten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chr()     masks rlang::flatten_chr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dbl()     masks rlang::flatten_dbl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int()     masks rlang::flatten_int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lgl()     masks rlang::flatten_lgl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raw()     masks rlang::flatten_raw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yardstick::get_weights() masks keras::get_weights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invoke()          masks rlang::invoke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dplyr::lag()             masks stats::lag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data.table::last()       masks dplyr::last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>## x randomForest::margin()   masks ggplot2::margin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xgboost::slice()         masks dplyr::slice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yardstick::spec()        masks readr::spec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splice()          masks rlang::splice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recipes::step()          masks stats::step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data.table::transpose()  masks purrr::transpose()</w:t>
      </w:r>
    </w:p>
    <w:p w14:paraId="5C58327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parsnip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caret)</w:t>
      </w:r>
    </w:p>
    <w:p w14:paraId="3E94AC0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Loading required package: latti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caret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s are masked from 'package:yardstick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precision, recall, sensitivity, specificity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purr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lift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tensorflow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train</w:t>
      </w:r>
    </w:p>
    <w:p w14:paraId="6898C6E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kknn)</w:t>
      </w:r>
    </w:p>
    <w:p w14:paraId="4814ADB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kknn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caret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contr.dummy</w:t>
      </w:r>
    </w:p>
    <w:p w14:paraId="5C593F1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yardstick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un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MatchIt)</w:t>
      </w:r>
    </w:p>
    <w:p w14:paraId="66D627A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train.set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test.set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40BB0FE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635DBE2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0     1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1212  4464</w:t>
      </w:r>
    </w:p>
    <w:p w14:paraId="1E55931A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Split Data</w:t>
      </w:r>
    </w:p>
    <w:p w14:paraId="53F8FC40" w14:textId="77777777" w:rsidR="00AC5B5B" w:rsidRPr="000626F7" w:rsidRDefault="00AC5B5B" w:rsidP="00AC5B5B">
      <w:pPr>
        <w:pStyle w:val="BodyText"/>
      </w:pPr>
      <w:r w:rsidRPr="000626F7">
        <w:t>###3:1</w:t>
      </w:r>
    </w:p>
    <w:p w14:paraId="11F1F8B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lastRenderedPageBreak/>
        <w:t>under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undersample_rose_train_1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under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0AE0748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0     1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2039  4464</w:t>
      </w:r>
    </w:p>
    <w:p w14:paraId="5FE3414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undersample_rose_train_2 &lt;- ovun.sample(formula = fatal_od_case ~ ., data = train.set, method = "under", p = 0.27, seed = 2001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undersample_rose_train_1 &lt;- undersample_rose_train_2$data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undersample_rose_train_1$fatal_od_case)</w:t>
      </w:r>
    </w:p>
    <w:p w14:paraId="2C4BF94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write.csv(undersample_rose_train_1, "undersample_rose_train_1.csv", row.names = FALSE)</w:t>
      </w:r>
    </w:p>
    <w:p w14:paraId="79A76412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1:1</w:t>
      </w:r>
    </w:p>
    <w:p w14:paraId="25B6FEB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undersample_rose_train_</w:t>
      </w:r>
      <w:r w:rsidRPr="000626F7">
        <w:rPr>
          <w:rStyle w:val="DecValTok"/>
          <w:rFonts w:ascii="Times New Roman" w:hAnsi="Times New Roman"/>
        </w:rPr>
        <w:t>2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undersample_rose_train_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undersample_rose_train_</w:t>
      </w:r>
      <w:r w:rsidRPr="000626F7">
        <w:rPr>
          <w:rStyle w:val="DecValTok"/>
          <w:rFonts w:ascii="Times New Roman" w:hAnsi="Times New Roman"/>
        </w:rPr>
        <w:t>2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7856E68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0    1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4453 4464</w:t>
      </w:r>
    </w:p>
    <w:p w14:paraId="38D6DBC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undersample_rose_train_2 &lt;- ovun.sample(formula = fatal_od_case ~ ., data = train.set, method = "under", p = 0.5, seed = 2001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undersample_rose_train_2 &lt;- undersample_rose_train_2$data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undersample_rose_train_2$fatal_od_case)</w:t>
      </w:r>
    </w:p>
    <w:p w14:paraId="25B9479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write.csv(undersample_rose_train_2, "undersample_rose_train_2.csv", row.names = FALSE)</w:t>
      </w:r>
    </w:p>
    <w:p w14:paraId="4FFD3D55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bothsample</w:t>
      </w:r>
    </w:p>
    <w:p w14:paraId="4126C3E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bothsample_rose_train_1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0736C04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0     1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2876 12800</w:t>
      </w:r>
    </w:p>
    <w:p w14:paraId="5A7B163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lastRenderedPageBreak/>
        <w:t># bothsample_rose_train &lt;- ovun.sample(formula = fatal_od_case ~ ., data = train.set, method = "both", p = 0.5, seed = 2001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bothsample_rose_train_1 &lt;- bothsample_rose_train$data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bothsample_rose_train_1$fatal_od_case)</w:t>
      </w:r>
    </w:p>
    <w:p w14:paraId="3F10458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write.csv(bothsample_rose_train_1, "bothsample_rose_train_1.csv", row.names = FALSE)</w:t>
      </w:r>
    </w:p>
    <w:p w14:paraId="6E48F894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oversample</w:t>
      </w:r>
    </w:p>
    <w:p w14:paraId="0075351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over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oversample_rose_train_1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over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2B8349D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0     1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1212 21018</w:t>
      </w:r>
    </w:p>
    <w:p w14:paraId="66B5833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oversample_rose_train &lt;- ovun.sample(formula = fatal_od_case ~ ., data = train.set, method = "over", p = 0.5, seed = 2001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oversample_rose_train_1 &lt;- oversample_rose_train $data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oversample_rose_train_1$fatal_od_case)</w:t>
      </w:r>
    </w:p>
    <w:p w14:paraId="5C76E75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write.csv(oversample_rose_train_1, "oversample_rose_train_1.csv", row.names = FALSE)</w:t>
      </w:r>
    </w:p>
    <w:p w14:paraId="58952854" w14:textId="77777777" w:rsidR="00AC5B5B" w:rsidRPr="000626F7" w:rsidRDefault="00AC5B5B" w:rsidP="00AC5B5B">
      <w:pPr>
        <w:pStyle w:val="Heading9"/>
      </w:pPr>
      <w:r w:rsidRPr="000626F7">
        <w:t>ML modeling with Caret</w:t>
      </w:r>
    </w:p>
    <w:p w14:paraId="6D38FBC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kera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ensorflow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lan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idyvers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dply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gapminde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care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xgboos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forcat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mic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vctr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nania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yardstick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forcat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Boruta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OS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lastRenderedPageBreak/>
        <w:t>library</w:t>
      </w:r>
      <w:r w:rsidRPr="000626F7">
        <w:rPr>
          <w:rStyle w:val="NormalTok"/>
          <w:rFonts w:ascii="Times New Roman" w:hAnsi="Times New Roman"/>
        </w:rPr>
        <w:t>(imbalanc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nn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OC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SHAPforxgboos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andomFores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mlbench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ggplot2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data.tabl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her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pROC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OCR)</w:t>
      </w:r>
    </w:p>
    <w:p w14:paraId="3E20C6C8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Testing the original sample</w:t>
      </w:r>
    </w:p>
    <w:p w14:paraId="0A76C24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datasettrain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train.set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datasettes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test.set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090896B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datasettrain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datasettrain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fatal_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fatal_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datasettes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datasettes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fatal_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fatal_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</w:p>
    <w:p w14:paraId="298A60F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rain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og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est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3CB6BAF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25676    50</w:t>
      </w:r>
    </w:p>
    <w:p w14:paraId="492EC03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og)</w:t>
      </w:r>
    </w:p>
    <w:p w14:paraId="2191B45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1003    50</w:t>
      </w:r>
    </w:p>
    <w:p w14:paraId="6DC0085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7B0D5EF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25676</w:t>
      </w:r>
    </w:p>
    <w:p w14:paraId="4B01877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og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og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14B5E62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214C03F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7C402C3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44ECF08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50D44DD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lastRenderedPageBreak/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1212  4464</w:t>
      </w:r>
    </w:p>
    <w:p w14:paraId="7BBC544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rounds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ax_dept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et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3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gamm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olsample_bytre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7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in_child_weight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bsampl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earc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rid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02F91F3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model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xgbTre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</w:p>
    <w:p w14:paraId="2A2EBC6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model, test.setog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pred, 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5DFF4D5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8862 187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179   8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13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06, 0.8207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0.988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037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044852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980201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29588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25447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15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07998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02426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12527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26478FE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saveRDS(model, file=".rds")</w:t>
      </w:r>
    </w:p>
    <w:p w14:paraId="22683D5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1406748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56B0EF74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Random Forest</w:t>
      </w:r>
    </w:p>
    <w:p w14:paraId="5CDF068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mtry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OperatorTok"/>
          <w:rFonts w:ascii="Times New Roman" w:hAnsi="Times New Roman"/>
        </w:rPr>
        <w:t>:</w:t>
      </w:r>
      <w:r w:rsidRPr="000626F7">
        <w:rPr>
          <w:rStyle w:val="DecValTok"/>
          <w:rFonts w:ascii="Times New Roman" w:hAnsi="Times New Roman"/>
        </w:rPr>
        <w:t>7</w:t>
      </w:r>
      <w:r w:rsidRPr="000626F7">
        <w:rPr>
          <w:rStyle w:val="NormalTok"/>
          <w:rFonts w:ascii="Times New Roman" w:hAnsi="Times New Roman"/>
        </w:rPr>
        <w:t>)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splitrule=</w:t>
      </w:r>
      <w:r w:rsidRPr="000626F7">
        <w:rPr>
          <w:rStyle w:val="StringTok"/>
          <w:rFonts w:ascii="Times New Roman" w:hAnsi="Times New Roman"/>
        </w:rPr>
        <w:t>"gini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min.node.size=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7309B37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2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ranger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</w:p>
    <w:p w14:paraId="5636E14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rf2, test.seto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P, 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126E379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9040 195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  1   1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22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152, 0.8296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0.417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008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0050968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9998894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9090909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224163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150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009088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0009997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024931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295775EC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Testing Different Samples</w:t>
      </w:r>
    </w:p>
    <w:p w14:paraId="1B539EF3" w14:textId="77777777" w:rsidR="00AC5B5B" w:rsidRPr="000626F7" w:rsidRDefault="00AC5B5B" w:rsidP="00AC5B5B">
      <w:pPr>
        <w:pStyle w:val="BodyText"/>
      </w:pPr>
      <w:r w:rsidRPr="000626F7">
        <w:t>##Undersample 3:1</w:t>
      </w:r>
    </w:p>
    <w:p w14:paraId="72059D4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under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undersample_rose_train_1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5C7088A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under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under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fatal_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fatal_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</w:p>
    <w:p w14:paraId="6438893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under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67F44B6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6503    50</w:t>
      </w:r>
    </w:p>
    <w:p w14:paraId="21FCD0F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7AEA19F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6503</w:t>
      </w:r>
    </w:p>
    <w:p w14:paraId="01F3822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75D424F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2039  4464</w:t>
      </w:r>
    </w:p>
    <w:p w14:paraId="669C31E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rounds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ax_dept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et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3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gamm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olsample_bytre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7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in_child_weight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bsampl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earc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rid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lastRenderedPageBreak/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1132CDC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model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xgbTre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</w:p>
    <w:p w14:paraId="650CE58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model, test.seto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pred, 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3ACDE8D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8364 166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677  29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787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7793, 0.7947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094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1508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9251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042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339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269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0884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379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0869A16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saveRDS(model, file=".rds")</w:t>
      </w:r>
    </w:p>
    <w:p w14:paraId="5761891D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Random Forest</w:t>
      </w:r>
    </w:p>
    <w:p w14:paraId="53D60D2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mtry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OperatorTok"/>
          <w:rFonts w:ascii="Times New Roman" w:hAnsi="Times New Roman"/>
        </w:rPr>
        <w:t>:</w:t>
      </w:r>
      <w:r w:rsidRPr="000626F7">
        <w:rPr>
          <w:rStyle w:val="DecValTok"/>
          <w:rFonts w:ascii="Times New Roman" w:hAnsi="Times New Roman"/>
        </w:rPr>
        <w:t>7</w:t>
      </w:r>
      <w:r w:rsidRPr="000626F7">
        <w:rPr>
          <w:rStyle w:val="NormalTok"/>
          <w:rFonts w:ascii="Times New Roman" w:hAnsi="Times New Roman"/>
        </w:rPr>
        <w:t>)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lastRenderedPageBreak/>
        <w:t xml:space="preserve">  </w:t>
      </w:r>
      <w:r w:rsidRPr="000626F7">
        <w:rPr>
          <w:rStyle w:val="DataTypeTok"/>
          <w:rFonts w:ascii="Times New Roman" w:hAnsi="Times New Roman"/>
        </w:rPr>
        <w:t>.splitrule=</w:t>
      </w:r>
      <w:r w:rsidRPr="000626F7">
        <w:rPr>
          <w:rStyle w:val="StringTok"/>
          <w:rFonts w:ascii="Times New Roman" w:hAnsi="Times New Roman"/>
        </w:rPr>
        <w:t>"gini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min.node.size=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55C469E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1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ranger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</w:p>
    <w:p w14:paraId="6B20056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rf1, test.seto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pred, 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467D3B7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9019 193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 22   3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224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151, 0.8295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0.426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020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015291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997567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576923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23578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15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02727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004726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06429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4D5FB486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Undersample 1:1</w:t>
      </w:r>
    </w:p>
    <w:p w14:paraId="6B9D668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undersample_rose_train_</w:t>
      </w:r>
      <w:r w:rsidRPr="000626F7">
        <w:rPr>
          <w:rStyle w:val="DecValTok"/>
          <w:rFonts w:ascii="Times New Roman" w:hAnsi="Times New Roman"/>
        </w:rPr>
        <w:t>2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undersample_rose_train_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1073077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undersample_rose_train_</w:t>
      </w:r>
      <w:r w:rsidRPr="000626F7">
        <w:rPr>
          <w:rStyle w:val="DecValTok"/>
          <w:rFonts w:ascii="Times New Roman" w:hAnsi="Times New Roman"/>
        </w:rPr>
        <w:t>2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undersample_rose_train_</w:t>
      </w:r>
      <w:r w:rsidRPr="000626F7">
        <w:rPr>
          <w:rStyle w:val="DecValTok"/>
          <w:rFonts w:ascii="Times New Roman" w:hAnsi="Times New Roman"/>
        </w:rPr>
        <w:t>2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fatal_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fatal_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</w:p>
    <w:p w14:paraId="27F1F92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undersample_rose_train_</w:t>
      </w:r>
      <w:r w:rsidRPr="000626F7">
        <w:rPr>
          <w:rStyle w:val="DecValTok"/>
          <w:rFonts w:ascii="Times New Roman" w:hAnsi="Times New Roman"/>
        </w:rPr>
        <w:t>2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lastRenderedPageBreak/>
        <w:br/>
      </w:r>
      <w:r w:rsidRPr="000626F7">
        <w:rPr>
          <w:rStyle w:val="NormalTok"/>
          <w:rFonts w:ascii="Times New Roman" w:hAnsi="Times New Roman"/>
        </w:rPr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08F1463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8917   50</w:t>
      </w:r>
    </w:p>
    <w:p w14:paraId="2B1F39B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67F51E5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8917</w:t>
      </w:r>
    </w:p>
    <w:p w14:paraId="419A67D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5B8E9AB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No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4453 4464</w:t>
      </w:r>
    </w:p>
    <w:p w14:paraId="08D14E3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rounds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ax_dept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et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3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gamm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olsample_bytre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7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in_child_weight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bsampl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earc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rid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60B3877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model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xgbTre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</w:p>
    <w:p w14:paraId="62611CD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model, test.seto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pred, 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429BABC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5275  77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>##        Yes 3766 118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586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5777, 0.5962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16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603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583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39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71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107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449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93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69191AE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saveRDS(model, file=".rds")</w:t>
      </w:r>
    </w:p>
    <w:p w14:paraId="0329D934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Random Forest</w:t>
      </w:r>
    </w:p>
    <w:p w14:paraId="777E45B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mtry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OperatorTok"/>
          <w:rFonts w:ascii="Times New Roman" w:hAnsi="Times New Roman"/>
        </w:rPr>
        <w:t>:</w:t>
      </w:r>
      <w:r w:rsidRPr="000626F7">
        <w:rPr>
          <w:rStyle w:val="DecValTok"/>
          <w:rFonts w:ascii="Times New Roman" w:hAnsi="Times New Roman"/>
        </w:rPr>
        <w:t>7</w:t>
      </w:r>
      <w:r w:rsidRPr="000626F7">
        <w:rPr>
          <w:rStyle w:val="NormalTok"/>
          <w:rFonts w:ascii="Times New Roman" w:hAnsi="Times New Roman"/>
        </w:rPr>
        <w:t>)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splitrule=</w:t>
      </w:r>
      <w:r w:rsidRPr="000626F7">
        <w:rPr>
          <w:rStyle w:val="StringTok"/>
          <w:rFonts w:ascii="Times New Roman" w:hAnsi="Times New Roman"/>
        </w:rPr>
        <w:t>"gini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min.node.size=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4245E65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1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ranger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</w:p>
    <w:p w14:paraId="0EA3368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rf1, test.seto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pred, 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266EDFF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5550  78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3491 117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11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021, 0.6204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38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5994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613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52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75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106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424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606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0692A5D4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Bothsample 1:1</w:t>
      </w:r>
    </w:p>
    <w:p w14:paraId="42F0781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bothsample_rose_train_1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1E3C5F3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fatal_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fatal_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</w:p>
    <w:p w14:paraId="0D1E0F7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5544D29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25676    50</w:t>
      </w:r>
    </w:p>
    <w:p w14:paraId="4C502D8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3AEF1D6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25676</w:t>
      </w:r>
    </w:p>
    <w:p w14:paraId="024813A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22276EC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2876 12800</w:t>
      </w:r>
    </w:p>
    <w:p w14:paraId="5DD0773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rounds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ax_dept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et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3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gamm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olsample_bytre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7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in_child_weight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bsampl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lastRenderedPageBreak/>
        <w:br/>
      </w: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earc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rid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217B7EE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model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xgbTre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</w:p>
    <w:p w14:paraId="19C06E0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model, test.seto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pred, 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064939D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5973  90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3068 105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38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297, 0.6477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38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5377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6606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558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681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958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3747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991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423DA5C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saveRDS(model, file=".rds")</w:t>
      </w:r>
    </w:p>
    <w:p w14:paraId="520DC2F8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lastRenderedPageBreak/>
        <w:t>#Random Forest</w:t>
      </w:r>
    </w:p>
    <w:p w14:paraId="74FD91B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mtry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OperatorTok"/>
          <w:rFonts w:ascii="Times New Roman" w:hAnsi="Times New Roman"/>
        </w:rPr>
        <w:t>:</w:t>
      </w:r>
      <w:r w:rsidRPr="000626F7">
        <w:rPr>
          <w:rStyle w:val="DecValTok"/>
          <w:rFonts w:ascii="Times New Roman" w:hAnsi="Times New Roman"/>
        </w:rPr>
        <w:t>7</w:t>
      </w:r>
      <w:r w:rsidRPr="000626F7">
        <w:rPr>
          <w:rStyle w:val="NormalTok"/>
          <w:rFonts w:ascii="Times New Roman" w:hAnsi="Times New Roman"/>
        </w:rPr>
        <w:t>)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splitrule=</w:t>
      </w:r>
      <w:r w:rsidRPr="000626F7">
        <w:rPr>
          <w:rStyle w:val="StringTok"/>
          <w:rFonts w:ascii="Times New Roman" w:hAnsi="Times New Roman"/>
        </w:rPr>
        <w:t>"gini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min.node.size=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3ECBE95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1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ranger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</w:p>
    <w:p w14:paraId="2FC413A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rf1, test.seto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pred, 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10331EC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6366 102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2675  94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64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553, 0.673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38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48012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70413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6044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6190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8561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32873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9212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1431613D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Oversample 1:1</w:t>
      </w:r>
    </w:p>
    <w:p w14:paraId="456C0E9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over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oversample_rose_train_1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5D77AD5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lastRenderedPageBreak/>
        <w:t>over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over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fatal_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fatal_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</w:p>
    <w:p w14:paraId="534296B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over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3C9C9A5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42230    50</w:t>
      </w:r>
    </w:p>
    <w:p w14:paraId="5EDA97E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0301987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42230</w:t>
      </w:r>
    </w:p>
    <w:p w14:paraId="6F43AFA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12B6750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1212 21018</w:t>
      </w:r>
    </w:p>
    <w:p w14:paraId="7CB3A85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rounds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ax_dept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et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3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gamm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olsample_bytre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7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in_child_weight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bsampl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earc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rid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134CF60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model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xgbTre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</w:p>
    <w:p w14:paraId="0A884DA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model, test.seto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pred, 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2A16EB7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lastRenderedPageBreak/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6253  9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2788  97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56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477, 0.6655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37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4954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6916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585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63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883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3417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935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4C53DCC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saveRDS(model, file=".rds")</w:t>
      </w:r>
    </w:p>
    <w:p w14:paraId="48492F4F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Random Forest</w:t>
      </w:r>
    </w:p>
    <w:p w14:paraId="3AA8B6F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mtry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OperatorTok"/>
          <w:rFonts w:ascii="Times New Roman" w:hAnsi="Times New Roman"/>
        </w:rPr>
        <w:t>:</w:t>
      </w:r>
      <w:r w:rsidRPr="000626F7">
        <w:rPr>
          <w:rStyle w:val="DecValTok"/>
          <w:rFonts w:ascii="Times New Roman" w:hAnsi="Times New Roman"/>
        </w:rPr>
        <w:t>7</w:t>
      </w:r>
      <w:r w:rsidRPr="000626F7">
        <w:rPr>
          <w:rStyle w:val="NormalTok"/>
          <w:rFonts w:ascii="Times New Roman" w:hAnsi="Times New Roman"/>
        </w:rPr>
        <w:t>)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splitrule=</w:t>
      </w:r>
      <w:r w:rsidRPr="000626F7">
        <w:rPr>
          <w:rStyle w:val="StringTok"/>
          <w:rFonts w:ascii="Times New Roman" w:hAnsi="Times New Roman"/>
        </w:rPr>
        <w:t>"gini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min.node.size=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757F6C8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1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ranger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</w:p>
    <w:p w14:paraId="3473789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rf1, test.seto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pred, 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4CE63B4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>##        No  6682 110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2359  85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84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76, 0.6935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39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43476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73908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6557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5766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7752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29192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8692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377E023E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feature selected (From Boruta)</w:t>
      </w:r>
    </w:p>
    <w:p w14:paraId="7828D55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bothsample_rose_train_1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518E76F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fatal_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fatal_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</w:p>
    <w:p w14:paraId="61772A0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3393A31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25676    50</w:t>
      </w:r>
    </w:p>
    <w:p w14:paraId="41E44F5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6EC4C05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25676</w:t>
      </w:r>
    </w:p>
    <w:p w14:paraId="0D133CC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36100F5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2876 12800</w:t>
      </w:r>
    </w:p>
    <w:p w14:paraId="21293D0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fatal_od_case, total_od_n, alzheimer_dementia_date_b, ami_date_b, angina_date_b, ckd_date_b, copd_date_b, depression_date_b, diabetes_date_b, heart_failure_date_b, hypertension_date_b, hosp_strok</w:t>
      </w:r>
      <w:r w:rsidRPr="000626F7">
        <w:rPr>
          <w:rStyle w:val="NormalTok"/>
          <w:rFonts w:ascii="Times New Roman" w:hAnsi="Times New Roman"/>
        </w:rPr>
        <w:lastRenderedPageBreak/>
        <w:t>e_date_b, haemorr_stroke_date_b, isch_stroke_date_b, ihd_date_b, mood_anx_date_b, osteo_arthritis_date_b, osteo_porosis_date_b, ost, substancerelateddisorders.x, Tobaccouse, Cocaineuse, earlyonsetdisorders, Mooddisorders, Multiplementalillness, Neurocognitivedisorders, Neuroticrelateddisorders, Opioiduse, Osteomyelitis, Otherpsychoactivedruguse, Personalitydisorders, Polysubstance, psychoticdisorders, Sepsis, Stimulantuse, Tissueinfection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og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fatal_od_case, total_od_n, alzheimer_dementia_date_b, ami_date_b, angina_date_b, ckd_date_b, copd_date_b, depression_date_b, diabetes_date_b, heart_failure_date_b, hypertension_date_b, hosp_stroke_date_b, haemorr_stroke_date_b, isch_stroke_date_b, ihd_date_b, mood_anx_date_b, osteo_arthritis_date_b, osteo_porosis_date_b, ost, substancerelateddisorders.x, Tobaccouse, Cocaineuse, earlyonsetdisorders, Mooddisorders, Multiplementalillness, Neurocognitivedisorders, Neuroticrelateddisorders, Opioiduse, Osteomyelitis, Otherpsychoactivedruguse, Personalitydisorders, Polysubstance, psychoticdisorders, Sepsis, Stimulantuse, Tissueinfection)</w:t>
      </w:r>
    </w:p>
    <w:p w14:paraId="4617B0E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rounds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ax_dept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et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3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gamm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olsample_bytre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7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in_child_weight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bsampl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earc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rid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15EB5D7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model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xgbTre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</w:p>
    <w:p w14:paraId="016CC71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model, test.se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pred, 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451E8DA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>##        No  5980  9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3061 102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36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277, 0.6457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29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5229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6614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510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646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932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3714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921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402E1B43" w14:textId="77777777" w:rsidR="00AC5B5B" w:rsidRPr="000626F7" w:rsidRDefault="00AC5B5B" w:rsidP="00AC5B5B">
      <w:bookmarkStart w:id="9" w:name="validating-all-the-models"/>
      <w:r w:rsidRPr="000626F7">
        <w:t>Validating all the models</w:t>
      </w:r>
      <w:bookmarkEnd w:id="9"/>
    </w:p>
    <w:p w14:paraId="43D8B07B" w14:textId="77777777" w:rsidR="00AC5B5B" w:rsidRPr="000626F7" w:rsidRDefault="00AC5B5B" w:rsidP="00AC5B5B"/>
    <w:p w14:paraId="6AF7420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bothsample_rose_train_1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datasettes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test.set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2AAD4DE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fatal_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fatal_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datasettes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datasettes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fatal_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fatal_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</w:p>
    <w:p w14:paraId="5593644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og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est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127AAFD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25676    50</w:t>
      </w:r>
    </w:p>
    <w:p w14:paraId="07B89FD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og)</w:t>
      </w:r>
    </w:p>
    <w:p w14:paraId="50D9326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1003    50</w:t>
      </w:r>
    </w:p>
    <w:p w14:paraId="376E985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28D6368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25676</w:t>
      </w:r>
    </w:p>
    <w:p w14:paraId="3CF7212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lastRenderedPageBreak/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og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og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6FC09B6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4B16B96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41D2749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41CE863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2B00A86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2876 12800</w:t>
      </w:r>
    </w:p>
    <w:p w14:paraId="534953E1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Xgboost</w:t>
      </w:r>
    </w:p>
    <w:p w14:paraId="3F23BE1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rounds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ax_dept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et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3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gamm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olsample_bytre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7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in_child_weight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bsampl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v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umb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earc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rid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59418DD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42EC58F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001EA58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XGBoostmodel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xgbTre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</w:p>
    <w:p w14:paraId="32BFCCD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XGBoostmodel)</w:t>
      </w:r>
    </w:p>
    <w:p w14:paraId="0321DD1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lastRenderedPageBreak/>
        <w:t xml:space="preserve">## Cross-Validated (10 fold) Confusion Matrix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(entries are percentual average cell counts across resamples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34.0 12.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16.1 37.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Accuracy (average) : 0.718</w:t>
      </w:r>
    </w:p>
    <w:p w14:paraId="452BE88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XGBoostmode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, XGBoostmode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bs)</w:t>
      </w:r>
    </w:p>
    <w:p w14:paraId="4083E10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8734 309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4142 97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718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7125, 0.7235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501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436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678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758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738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700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501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340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460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718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No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1E5CA88E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Random Forest</w:t>
      </w:r>
    </w:p>
    <w:p w14:paraId="63BB0F5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mtry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OperatorTok"/>
          <w:rFonts w:ascii="Times New Roman" w:hAnsi="Times New Roman"/>
        </w:rPr>
        <w:t>:</w:t>
      </w:r>
      <w:r w:rsidRPr="000626F7">
        <w:rPr>
          <w:rStyle w:val="DecValTok"/>
          <w:rFonts w:ascii="Times New Roman" w:hAnsi="Times New Roman"/>
        </w:rPr>
        <w:t>7</w:t>
      </w:r>
      <w:r w:rsidRPr="000626F7">
        <w:rPr>
          <w:rStyle w:val="NormalTok"/>
          <w:rFonts w:ascii="Times New Roman" w:hAnsi="Times New Roman"/>
        </w:rPr>
        <w:t>)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splitrule=</w:t>
      </w:r>
      <w:r w:rsidRPr="000626F7">
        <w:rPr>
          <w:rStyle w:val="StringTok"/>
          <w:rFonts w:ascii="Times New Roman" w:hAnsi="Times New Roman"/>
        </w:rPr>
        <w:t>"gini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min.node.size=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v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umb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lastRenderedPageBreak/>
        <w:t xml:space="preserve">  </w:t>
      </w:r>
      <w:r w:rsidRPr="000626F7">
        <w:rPr>
          <w:rStyle w:val="DataTypeTok"/>
          <w:rFonts w:ascii="Times New Roman" w:hAnsi="Times New Roman"/>
        </w:rPr>
        <w:t>searc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rid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1A48B94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1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ranger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rf1)</w:t>
      </w:r>
    </w:p>
    <w:p w14:paraId="72F89A8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Random Forest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6 sampl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49 predicto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2 classes: 'No', 'Yes'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o pre-processing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Resampling: Cross-Validated (10 fold)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Summary of sample sizes: 23109, 23108, 23108, 23108, 23109, 23109, ...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esampling results across tuning parameters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mtry  ROC        Sens       Spec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1     0.6776111  0.6213094  0.636250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2     0.7614541  0.6752852  0.703515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3     0.8207642  0.7141957  0.768515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4     0.8576163  0.7335343  0.805312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5     0.8791872  0.7464265  0.83093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6     0.8929712  0.7560570  0.847812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7     0.9022902  0.7667755  0.860312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uning parameter 'splitrule' was held constant at a value of gini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uning parameter 'min.node.size' was held constant at a value of 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OC was used to select the optimal model using the largest value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inal values used for the model were mtry = 7, splitrule = gini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and min.node.size = 1.</w:t>
      </w:r>
    </w:p>
    <w:p w14:paraId="464C2C2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rf1)</w:t>
      </w:r>
    </w:p>
    <w:p w14:paraId="7347374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Cross-Validated (10 fold) Confusion Matrix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(entries are percentual average cell counts across resamples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38.5  7.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11.7 42.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Accuracy (average) : 0.8134</w:t>
      </w:r>
    </w:p>
    <w:p w14:paraId="0E20677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rf1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, rf1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bs)</w:t>
      </w:r>
    </w:p>
    <w:p w14:paraId="0C2E6E2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No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64555 1980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25577 6979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747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7455, 0.7495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501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495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716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779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765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731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501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359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4694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747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No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6C44251B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Adabag</w:t>
      </w:r>
    </w:p>
    <w:p w14:paraId="0D50685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fina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axdept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5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v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umb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earc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rid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lastRenderedPageBreak/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60BF518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ada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AdaBag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ada)</w:t>
      </w:r>
    </w:p>
    <w:p w14:paraId="26A7A14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Bagged AdaBoost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6 sampl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49 predicto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2 classes: 'No', 'Yes'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o pre-processing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Resampling: Cross-Validated (10 fold)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Summary of sample sizes: 23108, 23109, 23109, 23109, 23108, 23108, ...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esampling results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ROC        Sens       Spec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0.6446752  0.6470155  0.559453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uning parameter 'mfinal' was held constant at a value of 30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uning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parameter 'maxdepth' was held constant at a value of 5</w:t>
      </w:r>
    </w:p>
    <w:p w14:paraId="07E2F69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ada)</w:t>
      </w:r>
    </w:p>
    <w:p w14:paraId="291AB18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Cross-Validated (10 fold) Confusion Matrix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(entries are percentual average cell counts across resamples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32.4 22.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17.7 27.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Accuracy (average) : 0.6034</w:t>
      </w:r>
    </w:p>
    <w:p w14:paraId="001899F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ada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, ada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bs)</w:t>
      </w:r>
    </w:p>
    <w:p w14:paraId="4AD7C5D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8331 56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4545 716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034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5974, 0.6094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501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206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647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559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596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61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501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324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544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603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No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52CCAD08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SVM</w:t>
      </w:r>
    </w:p>
    <w:p w14:paraId="1116E5A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v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umb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earc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rid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3675C23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svmmodel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svmLinear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Lengt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</w:p>
    <w:p w14:paraId="5EA788F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line search fails -0.6560837 0.05802975 3.141064e-05 -1.433112e-05 -1.054484e-08 3.596e-09 -3.827549e-13line search fails -0.6452092 0.07072446 1.959825e-05 -1.057306e-05 -6.544206e-09 2.683846e-09 -1.566314e-13line search fails -0.6522378 0.07029343 2.337086e-05 -1.215148e-05 -7.832797e-09 3.111043e-09 -2.20863e-13line search fails -0.6557714 0.06298808 2.313091e-05 -1.143945e-05 -7.83848</w:t>
      </w:r>
      <w:r w:rsidRPr="000626F7">
        <w:rPr>
          <w:rStyle w:val="VerbatimChar"/>
          <w:rFonts w:ascii="Times New Roman" w:hAnsi="Times New Roman"/>
        </w:rPr>
        <w:lastRenderedPageBreak/>
        <w:t>e-09 2.877723e-09 -2.142308e-13line search fails -0.6476412 0.06477405 2.369902e-05 -1.19184e-05 -7.172346e-09 2.707905e-09 -2.022514e-13</w:t>
      </w:r>
    </w:p>
    <w:p w14:paraId="5C3DA02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svmmodel)</w:t>
      </w:r>
    </w:p>
    <w:p w14:paraId="4334E14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Support Vector Machines with Linear Kernel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6 sampl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49 predicto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2 classes: 'No', 'Yes'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o pre-processing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Resampling: Cross-Validated (10 fold)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Summary of sample sizes: 23109, 23109, 23108, 23108, 23108, 23109, ...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esampling results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ROC        Sens       Spec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0.6430621  0.5585873  0.628645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uning parameter 'C' was held constant at a value of 1</w:t>
      </w:r>
    </w:p>
    <w:p w14:paraId="5EB2A7E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svmmodel)</w:t>
      </w:r>
    </w:p>
    <w:p w14:paraId="06E0E7B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Support Vector Machines with Linear Kernel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6 sampl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49 predicto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2 classes: 'No', 'Yes'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o pre-processing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Resampling: Cross-Validated (10 fold)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Summary of sample sizes: 23109, 23109, 23108, 23108, 23108, 23109, ...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esampling results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ROC        Sens       Spec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0.6430621  0.5585873  0.628645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uning parameter 'C' was held constant at a value of 1</w:t>
      </w:r>
    </w:p>
    <w:p w14:paraId="7D274A2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svmmodel)</w:t>
      </w:r>
    </w:p>
    <w:p w14:paraId="675483B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Cross-Validated (10 fold) Confusion Matrix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(entries are percentual average cell counts across resamples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28.0 18.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22.1 31.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Accuracy (average) : 0.5935</w:t>
      </w:r>
    </w:p>
    <w:p w14:paraId="304F1E7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lastRenderedPageBreak/>
        <w:t>confusionMatrix</w:t>
      </w:r>
      <w:r w:rsidRPr="000626F7">
        <w:rPr>
          <w:rStyle w:val="NormalTok"/>
          <w:rFonts w:ascii="Times New Roman" w:hAnsi="Times New Roman"/>
        </w:rPr>
        <w:t>(svmmode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, svmmode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bs)</w:t>
      </w:r>
    </w:p>
    <w:p w14:paraId="66507A2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4315 285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3410 482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593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5857, 0.6013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501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87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1.939e-12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558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628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602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586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501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280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465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93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No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386BB3A4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Logistic Regression</w:t>
      </w:r>
    </w:p>
    <w:p w14:paraId="16D7634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parameter=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FloatTok"/>
        </w:rPr>
        <w:t>0.0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FloatTok"/>
        </w:rPr>
        <w:t>0.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ecValTok"/>
          <w:rFonts w:ascii="Times New Roman" w:hAnsi="Times New Roman"/>
        </w:rPr>
        <w:t>100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ecValTok"/>
          <w:rFonts w:ascii="Times New Roman" w:hAnsi="Times New Roman"/>
        </w:rPr>
        <w:t>1000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v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umb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earc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rid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6007BC2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LogitMode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lm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family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inomial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lastRenderedPageBreak/>
        <w:t xml:space="preserve">           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LogitModel)</w:t>
      </w:r>
    </w:p>
    <w:p w14:paraId="23CA3AE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Generalized Linear Model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6 sampl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49 predicto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2 classes: 'No', 'Yes'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o pre-processing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Resampling: Cross-Validated (10 fold)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Summary of sample sizes: 23108, 23108, 23108, 23109, 23109, 23108, ...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esampling results across tuning parameters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ROC        Sens     Spec      paramete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0.6461732  0.57533  0.636875  0.001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0.6461732  0.57533  0.636875  0.001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0.6461732  0.57533  0.636875  0.001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0.6461732  0.57533  0.636875  0.001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0.6461732  0.57533  0.636875  0.001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0.6461732  0.57533  0.636875  0.001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0.6461732  0.57533  0.636875  0.001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OC was used to select the optimal model using the largest value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inal value used for the model was parameter = 0.001.</w:t>
      </w:r>
    </w:p>
    <w:p w14:paraId="20435B4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LogitModel)</w:t>
      </w:r>
    </w:p>
    <w:p w14:paraId="5310BF8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Cross-Validated (10 fold) Confusion Matrix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(entries are percentual average cell counts across resamples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28.9 18.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21.3 31.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Accuracy (average) : 0.606</w:t>
      </w:r>
    </w:p>
    <w:p w14:paraId="4491767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LogitMode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, LogitMode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bs)</w:t>
      </w:r>
    </w:p>
    <w:p w14:paraId="1B7B735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No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51856 325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38276 570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06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>##                  95% CI : (0.6037, 0.6083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501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212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575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636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614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598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501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288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469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606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No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6A040FCA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GBM</w:t>
      </w:r>
    </w:p>
    <w:p w14:paraId="38DEB40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v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umb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earc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rid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52ACCC0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bm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bm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CommentTok"/>
          <w:rFonts w:ascii="Times New Roman" w:hAnsi="Times New Roman"/>
        </w:rPr>
        <w:t># tuneGrid = grid_default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)</w:t>
      </w:r>
    </w:p>
    <w:p w14:paraId="4A1CFD5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Iter   TrainDeviance   ValidDeviance   StepSize   Improv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1        1.3814             nan     0.1000    0.002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2        1.3768             nan     0.1000    0.002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3        1.3732             nan     0.1000    0.001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4        1.3701             nan     0.1000    0.001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5        1.3675             nan     0.1000    0.001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6        1.3646             nan     0.1000    0.001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7        1.3627             nan     0.1000    0.001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8        1.3606             nan     0.1000    0.001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9        1.3587             nan     0.1000    0.000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10        1.3570             nan     0.1000    0.000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>##     20        1.3452             nan     0.1000    0.000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40        1.3350             nan     0.1000    0.000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60        1.3301             nan     0.1000   -0.000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80        1.3267             nan     0.1000    0.000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100        1.3239             nan     0.1000    0.000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120        1.3221             nan     0.1000    0.000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140        1.3204             nan     0.1000   -0.000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150        1.3197             nan     0.1000   -0.000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</w:p>
    <w:p w14:paraId="552EEA2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gbm)</w:t>
      </w:r>
    </w:p>
    <w:p w14:paraId="03DA09A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Stochastic Gradient Boosting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6 sampl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49 predicto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2 classes: 'No', 'Yes'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o pre-processing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Resampling: Cross-Validated (10 fold)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Summary of sample sizes: 23109, 23108, 23108, 23108, 23109, 23109, ...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esampling results across tuning parameters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interaction.depth  n.trees  ROC        Sens       Spec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1                   50      0.6344299  0.5729264  0.620156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1                  100      0.6418795  0.5639190  0.635546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1                  150      0.6444275  0.5697437  0.633828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2                   50      0.6468666  0.5800734  0.632500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2                  100      0.6575708  0.5892373  0.636953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2                  150      0.6626439  0.5937418  0.641406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3                   50      0.6548704  0.5992561  0.624687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3                  100      0.6655796  0.6008866  0.637578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3                  150      0.6726637  0.6049242  0.64578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uning parameter 'shrinkage' was held constant at a value of 0.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uning parameter 'n.minobsinnode' was held constant at a value of 1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OC was used to select the optimal model using the largest value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inal values used for the model were n.trees = 150, interaction.depth =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3, shrinkage = 0.1 and n.minobsinnode = 10.</w:t>
      </w:r>
    </w:p>
    <w:p w14:paraId="5EB10E9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gbm)</w:t>
      </w:r>
    </w:p>
    <w:p w14:paraId="4989257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Cross-Validated (10 fold) Confusion Matrix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(entries are percentual average cell counts across resamples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30.3 17.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19.8 32.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 xml:space="preserve">##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Accuracy (average) : 0.6253</w:t>
      </w:r>
    </w:p>
    <w:p w14:paraId="2D6F676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gbm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, gbm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bs)</w:t>
      </w:r>
    </w:p>
    <w:p w14:paraId="25DEA91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No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67917 4213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47967 7306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10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081, 0.6121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501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220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586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634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617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603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501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293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476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610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No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6A09CCEA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Naive Bayes</w:t>
      </w:r>
    </w:p>
    <w:p w14:paraId="15072CF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v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umb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earc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rid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4F55A2A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nBmode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b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)</w:t>
      </w:r>
    </w:p>
    <w:p w14:paraId="234EAC9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lastRenderedPageBreak/>
        <w:t>confusionMatrix</w:t>
      </w:r>
      <w:r w:rsidRPr="000626F7">
        <w:rPr>
          <w:rStyle w:val="NormalTok"/>
          <w:rFonts w:ascii="Times New Roman" w:hAnsi="Times New Roman"/>
        </w:rPr>
        <w:t>(nBmodel)</w:t>
      </w:r>
    </w:p>
    <w:p w14:paraId="1C405D0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Cross-Validated (10 fold) Confusion Matrix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(entries are percentual average cell counts across resamples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27.1 17.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23.1 32.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Accuracy (average) : 0.5904</w:t>
      </w:r>
    </w:p>
    <w:p w14:paraId="6C3E6BA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nBmode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, nBmode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bs)</w:t>
      </w:r>
    </w:p>
    <w:p w14:paraId="31B5AF4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No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14459  97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11293 158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589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5857, 0.5942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501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8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561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618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596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583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501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28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47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90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No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22121222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KNN</w:t>
      </w:r>
    </w:p>
    <w:p w14:paraId="2A4E65F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k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   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v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umb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earc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rid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lastRenderedPageBreak/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1CA97BE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knnmode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knn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)</w:t>
      </w:r>
    </w:p>
    <w:p w14:paraId="2D0262D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knnmodel)</w:t>
      </w:r>
    </w:p>
    <w:p w14:paraId="4F95E45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Cross-Validated (10 fold) Confusion Matrix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(entries are percentual average cell counts across resamples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35.6  5.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14.5 44.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Accuracy (average) : 0.8039</w:t>
      </w:r>
    </w:p>
    <w:p w14:paraId="44658D1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knnmode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, knnmode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bs)</w:t>
      </w:r>
    </w:p>
    <w:p w14:paraId="06E34B2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No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 9148  130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3728 1149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03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799, 0.8087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501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&lt; 2.2e-16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607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 2.2e-16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710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97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874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755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501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356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407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 xml:space="preserve">##       Balanced Accuracy : 0.804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No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58C70B28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Testing for the best performing model</w:t>
      </w:r>
    </w:p>
    <w:p w14:paraId="6703DE4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Xgboost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XGBoostmodel, test.seto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predt, 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1A729D4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5968  9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3073 102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354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263, 0.6444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27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5214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6601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497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640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929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3722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907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3A08D76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o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XGBoostmodel, test.setog, </w:t>
      </w:r>
      <w:r w:rsidRPr="000626F7">
        <w:rPr>
          <w:rStyle w:val="DataTypeTok"/>
          <w:rFonts w:ascii="Times New Roman" w:hAnsi="Times New Roman"/>
        </w:rPr>
        <w:t>ty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esults.ro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</w:t>
      </w:r>
      <w:r w:rsidRPr="000626F7">
        <w:rPr>
          <w:rStyle w:val="NormalTok"/>
          <w:rFonts w:ascii="Times New Roman" w:hAnsi="Times New Roman"/>
        </w:rPr>
        <w:t>(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, prob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Ye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auc</w:t>
      </w:r>
      <w:r w:rsidRPr="000626F7">
        <w:rPr>
          <w:rStyle w:val="NormalTok"/>
          <w:rFonts w:ascii="Times New Roman" w:hAnsi="Times New Roman"/>
        </w:rPr>
        <w:t>(results.roc)</w:t>
      </w:r>
    </w:p>
    <w:p w14:paraId="003C7B1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Area under the curve: 0.6212</w:t>
      </w:r>
    </w:p>
    <w:p w14:paraId="2B4BC23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 xml:space="preserve">(results.roc, </w:t>
      </w:r>
      <w:r w:rsidRPr="000626F7">
        <w:rPr>
          <w:rStyle w:val="DataTypeTok"/>
          <w:rFonts w:ascii="Times New Roman" w:hAnsi="Times New Roman"/>
        </w:rPr>
        <w:t>print.thr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printe.thres.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</w:p>
    <w:p w14:paraId="1466275A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186CF9B" wp14:editId="6BD755AE">
            <wp:extent cx="4620126" cy="3696101"/>
            <wp:effectExtent l="0" t="0" r="0" b="0"/>
            <wp:docPr id="1713433700" name="Picture" descr="A graph with numbers and lines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13433700" name="Picture" descr="A graph with numbers an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E005D1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esults.coor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oords</w:t>
      </w:r>
      <w:r w:rsidRPr="000626F7">
        <w:rPr>
          <w:rStyle w:val="NormalTok"/>
          <w:rFonts w:ascii="Times New Roman" w:hAnsi="Times New Roman"/>
        </w:rPr>
        <w:t>(results.roc,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results.coords)</w:t>
      </w:r>
    </w:p>
    <w:p w14:paraId="5F01354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threshold specificity sensitivity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0.4573449   0.5918593    0.588685</w:t>
      </w:r>
    </w:p>
    <w:p w14:paraId="4C665F9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RF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f1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rf1, test.seto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rf1t, 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0E6D88B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6535 107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2506  89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75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662, 0.6837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37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4546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7228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 xml:space="preserve">##          Pos Pred Value : 0.2625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593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810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3088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887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1B23513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o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rf1, test.setog, </w:t>
      </w:r>
      <w:r w:rsidRPr="000626F7">
        <w:rPr>
          <w:rStyle w:val="DataTypeTok"/>
          <w:rFonts w:ascii="Times New Roman" w:hAnsi="Times New Roman"/>
        </w:rPr>
        <w:t>ty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esults.roc1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</w:t>
      </w:r>
      <w:r w:rsidRPr="000626F7">
        <w:rPr>
          <w:rStyle w:val="NormalTok"/>
          <w:rFonts w:ascii="Times New Roman" w:hAnsi="Times New Roman"/>
        </w:rPr>
        <w:t>(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, prob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Ye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auc</w:t>
      </w:r>
      <w:r w:rsidRPr="000626F7">
        <w:rPr>
          <w:rStyle w:val="NormalTok"/>
          <w:rFonts w:ascii="Times New Roman" w:hAnsi="Times New Roman"/>
        </w:rPr>
        <w:t>(results.roc1)</w:t>
      </w:r>
    </w:p>
    <w:p w14:paraId="34EF784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Area under the curve: 0.6352</w:t>
      </w:r>
    </w:p>
    <w:p w14:paraId="61E7338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 xml:space="preserve">(results.roc1, </w:t>
      </w:r>
      <w:r w:rsidRPr="000626F7">
        <w:rPr>
          <w:rStyle w:val="DataTypeTok"/>
          <w:rFonts w:ascii="Times New Roman" w:hAnsi="Times New Roman"/>
        </w:rPr>
        <w:t>print.thr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printe.thres.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</w:p>
    <w:p w14:paraId="7DB1CC03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drawing>
          <wp:inline distT="0" distB="0" distL="0" distR="0" wp14:anchorId="3EFEF563" wp14:editId="5618B67F">
            <wp:extent cx="4620126" cy="3696101"/>
            <wp:effectExtent l="0" t="0" r="0" b="0"/>
            <wp:docPr id="297569699" name="Picture" descr="A graph with a line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7569699" name="Picture" descr="A graph with a lin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8EC91D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esults.coor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oords</w:t>
      </w:r>
      <w:r w:rsidRPr="000626F7">
        <w:rPr>
          <w:rStyle w:val="NormalTok"/>
          <w:rFonts w:ascii="Times New Roman" w:hAnsi="Times New Roman"/>
        </w:rPr>
        <w:t>(results.roc1,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results.coords)</w:t>
      </w:r>
    </w:p>
    <w:p w14:paraId="16A3BD9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threshold specificity sensitivity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0.4231978   0.5991594    0.598369</w:t>
      </w:r>
    </w:p>
    <w:p w14:paraId="22AD5DE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AdaBag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ada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ada, test.seto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adat, 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6FF8B0D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lastRenderedPageBreak/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5734 86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3036 108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35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269, 0.645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43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55413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65382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6239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6839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9879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38326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60391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32A562A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o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ada, test.setog, </w:t>
      </w:r>
      <w:r w:rsidRPr="000626F7">
        <w:rPr>
          <w:rStyle w:val="DataTypeTok"/>
          <w:rFonts w:ascii="Times New Roman" w:hAnsi="Times New Roman"/>
        </w:rPr>
        <w:t>ty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esults.roc2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</w:t>
      </w:r>
      <w:r w:rsidRPr="000626F7">
        <w:rPr>
          <w:rStyle w:val="NormalTok"/>
          <w:rFonts w:ascii="Times New Roman" w:hAnsi="Times New Roman"/>
        </w:rPr>
        <w:t>(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, prob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Ye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auc</w:t>
      </w:r>
      <w:r w:rsidRPr="000626F7">
        <w:rPr>
          <w:rStyle w:val="NormalTok"/>
          <w:rFonts w:ascii="Times New Roman" w:hAnsi="Times New Roman"/>
        </w:rPr>
        <w:t>(results.roc2)</w:t>
      </w:r>
    </w:p>
    <w:p w14:paraId="0DC76BA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Area under the curve: 0.6424</w:t>
      </w:r>
    </w:p>
    <w:p w14:paraId="3678BEB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 xml:space="preserve">(results.roc2, </w:t>
      </w:r>
      <w:r w:rsidRPr="000626F7">
        <w:rPr>
          <w:rStyle w:val="DataTypeTok"/>
          <w:rFonts w:ascii="Times New Roman" w:hAnsi="Times New Roman"/>
        </w:rPr>
        <w:t>print.thr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printe.thres.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</w:p>
    <w:p w14:paraId="5139CB19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0D1E16AF" wp14:editId="5658E44E">
            <wp:simplePos x="914400" y="4206240"/>
            <wp:positionH relativeFrom="column">
              <wp:align>left</wp:align>
            </wp:positionH>
            <wp:positionV relativeFrom="paragraph">
              <wp:align>top</wp:align>
            </wp:positionV>
            <wp:extent cx="4620126" cy="3696101"/>
            <wp:effectExtent l="0" t="0" r="9525" b="0"/>
            <wp:wrapSquare wrapText="bothSides"/>
            <wp:docPr id="541046751" name="Picture" descr="A graph with numbers and lines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1046751" name="Picture" descr="A graph with numbers an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14:paraId="31315CA5" w14:textId="77777777" w:rsidR="00AC5B5B" w:rsidRPr="000626F7" w:rsidRDefault="00AC5B5B" w:rsidP="00AC5B5B"/>
    <w:p w14:paraId="4DBBE242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</w:p>
    <w:p w14:paraId="3BE3E048" w14:textId="77777777" w:rsidR="00AC5B5B" w:rsidRPr="000626F7" w:rsidRDefault="00AC5B5B" w:rsidP="00AC5B5B">
      <w:pPr>
        <w:pStyle w:val="FirstParagraph"/>
        <w:tabs>
          <w:tab w:val="center" w:pos="945"/>
        </w:tabs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ab/>
      </w:r>
      <w:r w:rsidRPr="000626F7">
        <w:rPr>
          <w:rFonts w:ascii="Times New Roman" w:hAnsi="Times New Roman" w:cs="Times New Roman"/>
        </w:rPr>
        <w:br w:type="textWrapping" w:clear="all"/>
      </w:r>
    </w:p>
    <w:p w14:paraId="30200FF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esults.coor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oords</w:t>
      </w:r>
      <w:r w:rsidRPr="000626F7">
        <w:rPr>
          <w:rStyle w:val="NormalTok"/>
          <w:rFonts w:ascii="Times New Roman" w:hAnsi="Times New Roman"/>
        </w:rPr>
        <w:t>(results.roc2,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results.coords)</w:t>
      </w:r>
    </w:p>
    <w:p w14:paraId="59120A9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threshold specificity sensitivity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0.4016667   0.6218339     0.59684</w:t>
      </w:r>
    </w:p>
    <w:p w14:paraId="242E219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Support Vector Machine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svmp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svmmodel, test.seto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factor</w:t>
      </w:r>
      <w:r w:rsidRPr="000626F7">
        <w:rPr>
          <w:rStyle w:val="NormalTok"/>
          <w:rFonts w:ascii="Times New Roman" w:hAnsi="Times New Roman"/>
        </w:rPr>
        <w:t>(svmpt),</w:t>
      </w:r>
      <w:r w:rsidRPr="000626F7">
        <w:rPr>
          <w:rStyle w:val="KeywordTok"/>
          <w:rFonts w:ascii="Times New Roman" w:hAnsi="Times New Roman"/>
        </w:rPr>
        <w:t>factor</w:t>
      </w:r>
      <w:r w:rsidRPr="000626F7">
        <w:rPr>
          <w:rStyle w:val="NormalTok"/>
          <w:rFonts w:ascii="Times New Roman" w:hAnsi="Times New Roman"/>
        </w:rPr>
        <w:t>(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)</w:t>
      </w:r>
    </w:p>
    <w:p w14:paraId="18CBA80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5396  72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3916 125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588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5798, 0.598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30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 xml:space="preserve">##             Sensitivity : 0.579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633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881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242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825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478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542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606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No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57F9C5E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o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svmmodel, test.setog, </w:t>
      </w:r>
      <w:r w:rsidRPr="000626F7">
        <w:rPr>
          <w:rStyle w:val="DataTypeTok"/>
          <w:rFonts w:ascii="Times New Roman" w:hAnsi="Times New Roman"/>
        </w:rPr>
        <w:t>ty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esults.roc3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</w:t>
      </w:r>
      <w:r w:rsidRPr="000626F7">
        <w:rPr>
          <w:rStyle w:val="NormalTok"/>
          <w:rFonts w:ascii="Times New Roman" w:hAnsi="Times New Roman"/>
        </w:rPr>
        <w:t>(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, prob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Ye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auc</w:t>
      </w:r>
      <w:r w:rsidRPr="000626F7">
        <w:rPr>
          <w:rStyle w:val="NormalTok"/>
          <w:rFonts w:ascii="Times New Roman" w:hAnsi="Times New Roman"/>
        </w:rPr>
        <w:t>(results.roc3)</w:t>
      </w:r>
    </w:p>
    <w:p w14:paraId="242ABD1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Area under the curve: 0.6542</w:t>
      </w:r>
    </w:p>
    <w:p w14:paraId="16A5B4D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 xml:space="preserve">(results.roc3, </w:t>
      </w:r>
      <w:r w:rsidRPr="000626F7">
        <w:rPr>
          <w:rStyle w:val="DataTypeTok"/>
          <w:rFonts w:ascii="Times New Roman" w:hAnsi="Times New Roman"/>
        </w:rPr>
        <w:t>print.thr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printe.thres.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</w:p>
    <w:p w14:paraId="6E184605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drawing>
          <wp:inline distT="0" distB="0" distL="0" distR="0" wp14:anchorId="2B3B6F09" wp14:editId="221F78EC">
            <wp:extent cx="4620895" cy="3694430"/>
            <wp:effectExtent l="0" t="0" r="0" b="0"/>
            <wp:docPr id="8" name="Picture 8" descr="A graph with numbers and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A graph with numbers an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895" cy="3694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430F7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esults.coor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oords</w:t>
      </w:r>
      <w:r w:rsidRPr="000626F7">
        <w:rPr>
          <w:rStyle w:val="NormalTok"/>
          <w:rFonts w:ascii="Times New Roman" w:hAnsi="Times New Roman"/>
        </w:rPr>
        <w:t>(results.roc3,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results.coords)</w:t>
      </w:r>
    </w:p>
    <w:p w14:paraId="0BB47C5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threshold specificity sensitivity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0.5282977    0.647122   0.5792405</w:t>
      </w:r>
    </w:p>
    <w:p w14:paraId="26127C4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>#Logistic Regression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LogitMode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LogitModel, </w:t>
      </w:r>
      <w:r w:rsidRPr="000626F7">
        <w:rPr>
          <w:rStyle w:val="DataTypeTok"/>
          <w:rFonts w:ascii="Times New Roman" w:hAnsi="Times New Roman"/>
        </w:rPr>
        <w:t>newdata =</w:t>
      </w:r>
      <w:r w:rsidRPr="000626F7">
        <w:rPr>
          <w:rStyle w:val="NormalTok"/>
          <w:rFonts w:ascii="Times New Roman" w:hAnsi="Times New Roman"/>
        </w:rPr>
        <w:t xml:space="preserve"> test.seto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LogitModelt, 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2E36A0D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5368  74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3673 122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598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5897, 0.6081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36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622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593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49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78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111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444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608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00C5F57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o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LogitModel, test.setog, </w:t>
      </w:r>
      <w:r w:rsidRPr="000626F7">
        <w:rPr>
          <w:rStyle w:val="DataTypeTok"/>
          <w:rFonts w:ascii="Times New Roman" w:hAnsi="Times New Roman"/>
        </w:rPr>
        <w:t>ty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esults.roc4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</w:t>
      </w:r>
      <w:r w:rsidRPr="000626F7">
        <w:rPr>
          <w:rStyle w:val="NormalTok"/>
          <w:rFonts w:ascii="Times New Roman" w:hAnsi="Times New Roman"/>
        </w:rPr>
        <w:t>(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, prob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Ye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auc</w:t>
      </w:r>
      <w:r w:rsidRPr="000626F7">
        <w:rPr>
          <w:rStyle w:val="NormalTok"/>
          <w:rFonts w:ascii="Times New Roman" w:hAnsi="Times New Roman"/>
        </w:rPr>
        <w:t>(results.roc4)</w:t>
      </w:r>
    </w:p>
    <w:p w14:paraId="4565712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Area under the curve: 0.6499</w:t>
      </w:r>
    </w:p>
    <w:p w14:paraId="5FB39A9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 xml:space="preserve">(results.roc4, </w:t>
      </w:r>
      <w:r w:rsidRPr="000626F7">
        <w:rPr>
          <w:rStyle w:val="DataTypeTok"/>
          <w:rFonts w:ascii="Times New Roman" w:hAnsi="Times New Roman"/>
        </w:rPr>
        <w:t>print.thr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printe.thres.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</w:p>
    <w:p w14:paraId="083FB1D0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C6EC89B" wp14:editId="3112B81A">
            <wp:extent cx="4620126" cy="3696101"/>
            <wp:effectExtent l="0" t="0" r="0" b="0"/>
            <wp:docPr id="913799978" name="Picture" descr="A graph with a line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3799978" name="Picture" descr="A graph with a lin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E95293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esults.coor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oords</w:t>
      </w:r>
      <w:r w:rsidRPr="000626F7">
        <w:rPr>
          <w:rStyle w:val="NormalTok"/>
          <w:rFonts w:ascii="Times New Roman" w:hAnsi="Times New Roman"/>
        </w:rPr>
        <w:t>(results.roc4,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results.coords)</w:t>
      </w:r>
    </w:p>
    <w:p w14:paraId="0B5A123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threshold specificity sensitivity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0.5077293   0.6107731   0.6075433</w:t>
      </w:r>
    </w:p>
    <w:p w14:paraId="1979CAE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GBM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gbm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gbm, </w:t>
      </w:r>
      <w:r w:rsidRPr="000626F7">
        <w:rPr>
          <w:rStyle w:val="DataTypeTok"/>
          <w:rFonts w:ascii="Times New Roman" w:hAnsi="Times New Roman"/>
        </w:rPr>
        <w:t>newdata =</w:t>
      </w:r>
      <w:r w:rsidRPr="000626F7">
        <w:rPr>
          <w:rStyle w:val="NormalTok"/>
          <w:rFonts w:ascii="Times New Roman" w:hAnsi="Times New Roman"/>
        </w:rPr>
        <w:t xml:space="preserve"> test.seto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gbmt, 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7069001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5475  75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3566 120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06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5977, 0.6161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40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613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605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 xml:space="preserve">##          Pos Pred Value : 0.252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78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109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4334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6094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073550D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o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gbm, test.setog, </w:t>
      </w:r>
      <w:r w:rsidRPr="000626F7">
        <w:rPr>
          <w:rStyle w:val="DataTypeTok"/>
          <w:rFonts w:ascii="Times New Roman" w:hAnsi="Times New Roman"/>
        </w:rPr>
        <w:t>ty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esults.roc5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</w:t>
      </w:r>
      <w:r w:rsidRPr="000626F7">
        <w:rPr>
          <w:rStyle w:val="NormalTok"/>
          <w:rFonts w:ascii="Times New Roman" w:hAnsi="Times New Roman"/>
        </w:rPr>
        <w:t>(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, prob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Ye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auc</w:t>
      </w:r>
      <w:r w:rsidRPr="000626F7">
        <w:rPr>
          <w:rStyle w:val="NormalTok"/>
          <w:rFonts w:ascii="Times New Roman" w:hAnsi="Times New Roman"/>
        </w:rPr>
        <w:t>(results.roc5)</w:t>
      </w:r>
    </w:p>
    <w:p w14:paraId="236B23E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Area under the curve: 0.6612</w:t>
      </w:r>
    </w:p>
    <w:p w14:paraId="604CCF3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 xml:space="preserve">(results.roc5, </w:t>
      </w:r>
      <w:r w:rsidRPr="000626F7">
        <w:rPr>
          <w:rStyle w:val="DataTypeTok"/>
          <w:rFonts w:ascii="Times New Roman" w:hAnsi="Times New Roman"/>
        </w:rPr>
        <w:t>print.thr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printe.thres.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</w:p>
    <w:p w14:paraId="7DB69F09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drawing>
          <wp:inline distT="0" distB="0" distL="0" distR="0" wp14:anchorId="362D9676" wp14:editId="0DF1FE9E">
            <wp:extent cx="4620126" cy="3696101"/>
            <wp:effectExtent l="0" t="0" r="0" b="0"/>
            <wp:docPr id="242640148" name="Picture" descr="A graph with numbers and lines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2640148" name="Picture" descr="A graph with numbers an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2001A9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esults.coor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oords</w:t>
      </w:r>
      <w:r w:rsidRPr="000626F7">
        <w:rPr>
          <w:rStyle w:val="NormalTok"/>
          <w:rFonts w:ascii="Times New Roman" w:hAnsi="Times New Roman"/>
        </w:rPr>
        <w:t>(results.roc5,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results.coords)</w:t>
      </w:r>
    </w:p>
    <w:p w14:paraId="390942D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threshold specificity sensitivity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0.4891762   0.5813516    0.648318</w:t>
      </w:r>
    </w:p>
    <w:p w14:paraId="3356E59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Naive Bayes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Nbp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nBmodel, </w:t>
      </w:r>
      <w:r w:rsidRPr="000626F7">
        <w:rPr>
          <w:rStyle w:val="DataTypeTok"/>
          <w:rFonts w:ascii="Times New Roman" w:hAnsi="Times New Roman"/>
        </w:rPr>
        <w:t>newdata =</w:t>
      </w:r>
      <w:r w:rsidRPr="000626F7">
        <w:rPr>
          <w:rStyle w:val="NormalTok"/>
          <w:rFonts w:ascii="Times New Roman" w:hAnsi="Times New Roman"/>
        </w:rPr>
        <w:t xml:space="preserve"> test.seto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Nbpt, 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27B37CE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lastRenderedPageBreak/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5073  76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3968 119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569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5603, 0.5789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03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609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561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31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68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108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469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85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2BCB344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o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nBmodel, test.setog, </w:t>
      </w:r>
      <w:r w:rsidRPr="000626F7">
        <w:rPr>
          <w:rStyle w:val="DataTypeTok"/>
          <w:rFonts w:ascii="Times New Roman" w:hAnsi="Times New Roman"/>
        </w:rPr>
        <w:t>ty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esults.roc6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</w:t>
      </w:r>
      <w:r w:rsidRPr="000626F7">
        <w:rPr>
          <w:rStyle w:val="NormalTok"/>
          <w:rFonts w:ascii="Times New Roman" w:hAnsi="Times New Roman"/>
        </w:rPr>
        <w:t>(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, prob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Ye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auc</w:t>
      </w:r>
      <w:r w:rsidRPr="000626F7">
        <w:rPr>
          <w:rStyle w:val="NormalTok"/>
          <w:rFonts w:ascii="Times New Roman" w:hAnsi="Times New Roman"/>
        </w:rPr>
        <w:t>(results.roc6)</w:t>
      </w:r>
    </w:p>
    <w:p w14:paraId="2DA0A45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Area under the curve: 0.6268</w:t>
      </w:r>
    </w:p>
    <w:p w14:paraId="06CE5C3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 xml:space="preserve">(results.roc6, </w:t>
      </w:r>
      <w:r w:rsidRPr="000626F7">
        <w:rPr>
          <w:rStyle w:val="DataTypeTok"/>
          <w:rFonts w:ascii="Times New Roman" w:hAnsi="Times New Roman"/>
        </w:rPr>
        <w:t>print.thr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printe.thres.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</w:p>
    <w:p w14:paraId="35B3F741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17C1AD65" wp14:editId="7C25C5CB">
            <wp:extent cx="4620126" cy="3696101"/>
            <wp:effectExtent l="0" t="0" r="0" b="0"/>
            <wp:docPr id="6" name="Picture" descr="A graph with numbers and lines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" descr="A graph with numbers an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421539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esults.coor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oords</w:t>
      </w:r>
      <w:r w:rsidRPr="000626F7">
        <w:rPr>
          <w:rStyle w:val="NormalTok"/>
          <w:rFonts w:ascii="Times New Roman" w:hAnsi="Times New Roman"/>
        </w:rPr>
        <w:t>(results.roc6,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results.coords)</w:t>
      </w:r>
    </w:p>
    <w:p w14:paraId="1D901BE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threshold specificity sensitivity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0.5692031   0.6242672    0.558104</w:t>
      </w:r>
    </w:p>
    <w:p w14:paraId="3C8A225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KNN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Knnp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knnmodel, </w:t>
      </w:r>
      <w:r w:rsidRPr="000626F7">
        <w:rPr>
          <w:rStyle w:val="DataTypeTok"/>
          <w:rFonts w:ascii="Times New Roman" w:hAnsi="Times New Roman"/>
        </w:rPr>
        <w:t>newdata =</w:t>
      </w:r>
      <w:r w:rsidRPr="000626F7">
        <w:rPr>
          <w:rStyle w:val="NormalTok"/>
          <w:rFonts w:ascii="Times New Roman" w:hAnsi="Times New Roman"/>
        </w:rPr>
        <w:t xml:space="preserve"> test.seto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Knnpt, 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1A532AE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5530  98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3511  97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591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582, 0.6005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072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497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611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 xml:space="preserve">##          Pos Pred Value : 0.217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48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88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407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54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03A1E9F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o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knnmodel, test.setog, </w:t>
      </w:r>
      <w:r w:rsidRPr="000626F7">
        <w:rPr>
          <w:rStyle w:val="DataTypeTok"/>
          <w:rFonts w:ascii="Times New Roman" w:hAnsi="Times New Roman"/>
        </w:rPr>
        <w:t>ty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esults.roc7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</w:t>
      </w:r>
      <w:r w:rsidRPr="000626F7">
        <w:rPr>
          <w:rStyle w:val="NormalTok"/>
          <w:rFonts w:ascii="Times New Roman" w:hAnsi="Times New Roman"/>
        </w:rPr>
        <w:t>(test.setog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, prob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Ye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auc</w:t>
      </w:r>
      <w:r w:rsidRPr="000626F7">
        <w:rPr>
          <w:rStyle w:val="NormalTok"/>
          <w:rFonts w:ascii="Times New Roman" w:hAnsi="Times New Roman"/>
        </w:rPr>
        <w:t>(results.roc7)</w:t>
      </w:r>
    </w:p>
    <w:p w14:paraId="759865F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Area under the curve: 0.5602</w:t>
      </w:r>
    </w:p>
    <w:p w14:paraId="728D97E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 xml:space="preserve">(results.roc7, </w:t>
      </w:r>
      <w:r w:rsidRPr="000626F7">
        <w:rPr>
          <w:rStyle w:val="DataTypeTok"/>
          <w:rFonts w:ascii="Times New Roman" w:hAnsi="Times New Roman"/>
        </w:rPr>
        <w:t>print.thr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printe.thres.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</w:p>
    <w:p w14:paraId="3D08DEC5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drawing>
          <wp:inline distT="0" distB="0" distL="0" distR="0" wp14:anchorId="5021EF3C" wp14:editId="40E3BF9E">
            <wp:extent cx="4620126" cy="3696101"/>
            <wp:effectExtent l="0" t="0" r="0" b="0"/>
            <wp:docPr id="7" name="Picture" descr="A graph with numbers and lines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" descr="A graph with numbers an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856F66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esults.coor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oords</w:t>
      </w:r>
      <w:r w:rsidRPr="000626F7">
        <w:rPr>
          <w:rStyle w:val="NormalTok"/>
          <w:rFonts w:ascii="Times New Roman" w:hAnsi="Times New Roman"/>
        </w:rPr>
        <w:t>(results.roc7,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results.coords)</w:t>
      </w:r>
    </w:p>
    <w:p w14:paraId="5B38525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threshold specificity sensitivity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0.4753834   0.5737197   0.5407747</w:t>
      </w:r>
    </w:p>
    <w:p w14:paraId="1ABAD966" w14:textId="77777777" w:rsidR="00AC5B5B" w:rsidRPr="000626F7" w:rsidRDefault="00AC5B5B" w:rsidP="00AC5B5B">
      <w:pPr>
        <w:pStyle w:val="Heading9"/>
      </w:pPr>
      <w:r w:rsidRPr="000626F7">
        <w:t>ML deep learning with Keras</w:t>
      </w:r>
    </w:p>
    <w:p w14:paraId="0D32EE1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kera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ensorflow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lastRenderedPageBreak/>
        <w:t>library</w:t>
      </w:r>
      <w:r w:rsidRPr="000626F7">
        <w:rPr>
          <w:rStyle w:val="NormalTok"/>
          <w:rFonts w:ascii="Times New Roman" w:hAnsi="Times New Roman"/>
        </w:rPr>
        <w:t>(rlan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idyverse)</w:t>
      </w:r>
    </w:p>
    <w:p w14:paraId="75E44EC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-- Attaching core tidyverse packages ------------------------ tidyverse 2.0.0 --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dplyr     1.1.2     v readr     2.1.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forcats   1.0.0     v stringr   1.5.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ggplot2   3.4.2     v tibble    3.2.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 lubridate 1.9.2     v tidyr     1.3.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v purrr     1.0.1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-- Conflicts ------------------------------------------ tidyverse_conflicts() --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%@%()         masks rlang::%@%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dplyr::filter()      masks stats::filter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()     masks rlang::flatten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chr() masks rlang::flatten_chr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dbl() masks rlang::flatten_dbl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int() masks rlang::flatten_int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lgl() masks rlang::flatten_lgl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flatten_raw() masks rlang::flatten_raw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invoke()      masks rlang::invoke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dplyr::lag()         masks stats::lag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x purrr::splice()      masks rlang::splice(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 Use the conflicted package (&lt;http://conflicted.r-lib.org/&gt;) to force all conflicts to become errors</w:t>
      </w:r>
    </w:p>
    <w:p w14:paraId="52B010F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dply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gapminde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caret)</w:t>
      </w:r>
    </w:p>
    <w:p w14:paraId="4788F08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Loading required package: latti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caret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purr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lift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tensorflow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train</w:t>
      </w:r>
    </w:p>
    <w:p w14:paraId="6B7F9E5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xgboost)</w:t>
      </w:r>
    </w:p>
    <w:p w14:paraId="19E9634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xgboost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dply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slice</w:t>
      </w:r>
    </w:p>
    <w:p w14:paraId="2991F97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forcat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mice)</w:t>
      </w:r>
    </w:p>
    <w:p w14:paraId="601B912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lastRenderedPageBreak/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mice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stats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filte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s are masked from 'package:base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cbind, rbind</w:t>
      </w:r>
    </w:p>
    <w:p w14:paraId="1C9BB5D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vctrs)</w:t>
      </w:r>
    </w:p>
    <w:p w14:paraId="1C9B056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vctrs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dply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data_fram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tibble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data_frame</w:t>
      </w:r>
    </w:p>
    <w:p w14:paraId="022BA25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nania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yardstick)</w:t>
      </w:r>
    </w:p>
    <w:p w14:paraId="5EFF3CC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For binary classification, the first factor level is assumed to be the event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Use the argument `event_level = "second"` to alter this as needed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ttaching package: 'yardstick'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s are masked from 'package:caret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precision, recall, sensitivity, specificity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readr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spe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ollowing object is masked from 'package:keras'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get_weights</w:t>
      </w:r>
    </w:p>
    <w:p w14:paraId="00CC0E2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forcats)</w:t>
      </w:r>
    </w:p>
    <w:p w14:paraId="2F47561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datasettrain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bothsample_rose_train_1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datasettes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test.set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5EBF8AF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lastRenderedPageBreak/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rain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est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7543622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25676    50</w:t>
      </w:r>
    </w:p>
    <w:p w14:paraId="3518BB9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10E2939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1003    50</w:t>
      </w:r>
    </w:p>
    <w:p w14:paraId="5F45A12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0D4390E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25676</w:t>
      </w:r>
    </w:p>
    <w:p w14:paraId="741B024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4B332A2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numeric"</w:t>
      </w:r>
    </w:p>
    <w:p w14:paraId="04E4AAE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537C409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numeric"</w:t>
      </w:r>
    </w:p>
    <w:p w14:paraId="60C7E72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6FFBC9B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0     1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2876 12800</w:t>
      </w:r>
    </w:p>
    <w:p w14:paraId="29773A3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5E003E3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0    1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9041 1962</w:t>
      </w:r>
    </w:p>
    <w:p w14:paraId="4A60C59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x_train_tb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OperatorTok"/>
          <w:rFonts w:ascii="Times New Roman" w:hAnsi="Times New Roman"/>
        </w:rPr>
        <w:t>-</w:t>
      </w:r>
      <w:r w:rsidRPr="000626F7">
        <w:rPr>
          <w:rStyle w:val="NormalTok"/>
          <w:rFonts w:ascii="Times New Roman" w:hAnsi="Times New Roman"/>
        </w:rPr>
        <w:t>fatal_od_case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x_test_tb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OperatorTok"/>
          <w:rFonts w:ascii="Times New Roman" w:hAnsi="Times New Roman"/>
        </w:rPr>
        <w:t>-</w:t>
      </w:r>
      <w:r w:rsidRPr="000626F7">
        <w:rPr>
          <w:rStyle w:val="NormalTok"/>
          <w:rFonts w:ascii="Times New Roman" w:hAnsi="Times New Roman"/>
        </w:rPr>
        <w:t>fatal_od_case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y_train_ve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fatal_od_case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y_test_ve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fatal_od_case)</w:t>
      </w:r>
    </w:p>
    <w:p w14:paraId="7D87F48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glimpse</w:t>
      </w:r>
      <w:r w:rsidRPr="000626F7">
        <w:rPr>
          <w:rStyle w:val="NormalTok"/>
          <w:rFonts w:ascii="Times New Roman" w:hAnsi="Times New Roman"/>
        </w:rPr>
        <w:t>(x_train_tbl)</w:t>
      </w:r>
    </w:p>
    <w:p w14:paraId="63BC1F34" w14:textId="77777777" w:rsidR="00AC5B5B" w:rsidRPr="000626F7" w:rsidRDefault="00AC5B5B" w:rsidP="00AC5B5B">
      <w:pPr>
        <w:pStyle w:val="SourceCode"/>
        <w:rPr>
          <w:rStyle w:val="VerbatimChar"/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lastRenderedPageBreak/>
        <w:t>## Rows: 25,67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lumns: 49</w:t>
      </w:r>
      <w:r w:rsidRPr="000626F7">
        <w:rPr>
          <w:rFonts w:ascii="Times New Roman" w:hAnsi="Times New Roman"/>
        </w:rPr>
        <w:br/>
      </w:r>
    </w:p>
    <w:p w14:paraId="4305F10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model_kera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keras_model_sequential</w:t>
      </w:r>
      <w:r w:rsidRPr="000626F7">
        <w:rPr>
          <w:rStyle w:val="NormalTok"/>
          <w:rFonts w:ascii="Times New Roman" w:hAnsi="Times New Roman"/>
        </w:rPr>
        <w:t>(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model_keras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layer_dens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</w:t>
      </w:r>
      <w:r w:rsidRPr="000626F7">
        <w:rPr>
          <w:rStyle w:val="DataTypeTok"/>
          <w:rFonts w:ascii="Times New Roman" w:hAnsi="Times New Roman"/>
        </w:rPr>
        <w:t>unit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49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</w:t>
      </w:r>
      <w:r w:rsidRPr="000626F7">
        <w:rPr>
          <w:rStyle w:val="DataTypeTok"/>
          <w:rFonts w:ascii="Times New Roman" w:hAnsi="Times New Roman"/>
        </w:rPr>
        <w:t>activation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relu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</w:t>
      </w:r>
      <w:r w:rsidRPr="000626F7">
        <w:rPr>
          <w:rStyle w:val="DataTypeTok"/>
          <w:rFonts w:ascii="Times New Roman" w:hAnsi="Times New Roman"/>
        </w:rPr>
        <w:t>input_sha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ncol</w:t>
      </w:r>
      <w:r w:rsidRPr="000626F7">
        <w:rPr>
          <w:rStyle w:val="NormalTok"/>
          <w:rFonts w:ascii="Times New Roman" w:hAnsi="Times New Roman"/>
        </w:rPr>
        <w:t xml:space="preserve">(x_train_tbl)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layer_dropou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rat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layer_dens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</w:t>
      </w:r>
      <w:r w:rsidRPr="000626F7">
        <w:rPr>
          <w:rStyle w:val="DataTypeTok"/>
          <w:rFonts w:ascii="Times New Roman" w:hAnsi="Times New Roman"/>
        </w:rPr>
        <w:t>unit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49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</w:t>
      </w:r>
      <w:r w:rsidRPr="000626F7">
        <w:rPr>
          <w:rStyle w:val="DataTypeTok"/>
          <w:rFonts w:ascii="Times New Roman" w:hAnsi="Times New Roman"/>
        </w:rPr>
        <w:t>activation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relu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layer_dropou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rat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layer_dens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</w:t>
      </w:r>
      <w:r w:rsidRPr="000626F7">
        <w:rPr>
          <w:rStyle w:val="DataTypeTok"/>
          <w:rFonts w:ascii="Times New Roman" w:hAnsi="Times New Roman"/>
        </w:rPr>
        <w:t>unit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49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</w:t>
      </w:r>
      <w:r w:rsidRPr="000626F7">
        <w:rPr>
          <w:rStyle w:val="DataTypeTok"/>
          <w:rFonts w:ascii="Times New Roman" w:hAnsi="Times New Roman"/>
        </w:rPr>
        <w:t>activation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relu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layer_dropou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rat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layer_dens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</w:t>
      </w:r>
      <w:r w:rsidRPr="000626F7">
        <w:rPr>
          <w:rStyle w:val="DataTypeTok"/>
          <w:rFonts w:ascii="Times New Roman" w:hAnsi="Times New Roman"/>
        </w:rPr>
        <w:t>unit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49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</w:t>
      </w:r>
      <w:r w:rsidRPr="000626F7">
        <w:rPr>
          <w:rStyle w:val="DataTypeTok"/>
          <w:rFonts w:ascii="Times New Roman" w:hAnsi="Times New Roman"/>
        </w:rPr>
        <w:t>activation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relu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layer_dropou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rat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layer_dens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</w:t>
      </w:r>
      <w:r w:rsidRPr="000626F7">
        <w:rPr>
          <w:rStyle w:val="DataTypeTok"/>
          <w:rFonts w:ascii="Times New Roman" w:hAnsi="Times New Roman"/>
        </w:rPr>
        <w:t>unit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49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</w:t>
      </w:r>
      <w:r w:rsidRPr="000626F7">
        <w:rPr>
          <w:rStyle w:val="DataTypeTok"/>
          <w:rFonts w:ascii="Times New Roman" w:hAnsi="Times New Roman"/>
        </w:rPr>
        <w:t>activation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relu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layer_dropou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rat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layer_dens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</w:t>
      </w:r>
      <w:r w:rsidRPr="000626F7">
        <w:rPr>
          <w:rStyle w:val="DataTypeTok"/>
          <w:rFonts w:ascii="Times New Roman" w:hAnsi="Times New Roman"/>
        </w:rPr>
        <w:t>unit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</w:t>
      </w:r>
      <w:r w:rsidRPr="000626F7">
        <w:rPr>
          <w:rStyle w:val="DataTypeTok"/>
          <w:rFonts w:ascii="Times New Roman" w:hAnsi="Times New Roman"/>
        </w:rPr>
        <w:t>activation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sigmoid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compil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</w:t>
      </w:r>
      <w:r w:rsidRPr="000626F7">
        <w:rPr>
          <w:rStyle w:val="DataTypeTok"/>
          <w:rFonts w:ascii="Times New Roman" w:hAnsi="Times New Roman"/>
        </w:rPr>
        <w:t>optimiz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'adam'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</w:t>
      </w:r>
      <w:r w:rsidRPr="000626F7">
        <w:rPr>
          <w:rStyle w:val="DataTypeTok"/>
          <w:rFonts w:ascii="Times New Roman" w:hAnsi="Times New Roman"/>
        </w:rPr>
        <w:t>los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'binary_crossentropy'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</w:t>
      </w:r>
      <w:r w:rsidRPr="000626F7">
        <w:rPr>
          <w:rStyle w:val="DataTypeTok"/>
          <w:rFonts w:ascii="Times New Roman" w:hAnsi="Times New Roman"/>
        </w:rPr>
        <w:t>metric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'accuracy'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model_keras</w:t>
      </w:r>
    </w:p>
    <w:p w14:paraId="55FC329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Model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Layer (type)                        Output Shape                    Param #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================================================================================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dense_5 (Dense)                     (None, 49)                      2450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dropout_4 (Dropout)                 (None, 49)                      0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dense_4 (Dense)                     (None, 49)                      2450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dropout_3 (Dropout)                 (None, 49)                      0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>## ________________________________________________________________________________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dense_3 (Dense)                     (None, 49)                      2450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dropout_2 (Dropout)                 (None, 49)                      0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dense_2 (Dense)                     (None, 49)                      2450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dropout_1 (Dropout)                 (None, 49)                      0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dense_1 (Dense)                     (None, 49)                      2450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dropout (Dropout)                   (None, 49)                      0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dense (Dense)                       (None, 1)                       5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================================================================================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otal params: 12,30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rainable params: 12,30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on-trainable params: 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</w:p>
    <w:p w14:paraId="472CD82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history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object =</w:t>
      </w:r>
      <w:r w:rsidRPr="000626F7">
        <w:rPr>
          <w:rStyle w:val="NormalTok"/>
          <w:rFonts w:ascii="Times New Roman" w:hAnsi="Times New Roman"/>
        </w:rPr>
        <w:t xml:space="preserve"> model_keras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x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as.matrix</w:t>
      </w:r>
      <w:r w:rsidRPr="000626F7">
        <w:rPr>
          <w:rStyle w:val="NormalTok"/>
          <w:rFonts w:ascii="Times New Roman" w:hAnsi="Times New Roman"/>
        </w:rPr>
        <w:t>(x_train_tbl)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y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as.matrix</w:t>
      </w:r>
      <w:r w:rsidRPr="000626F7">
        <w:rPr>
          <w:rStyle w:val="NormalTok"/>
          <w:rFonts w:ascii="Times New Roman" w:hAnsi="Times New Roman"/>
        </w:rPr>
        <w:t>(y_train_vec)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batch_siz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epoch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000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alidation_split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3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1E6CB36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history)</w:t>
      </w:r>
    </w:p>
    <w:p w14:paraId="4B2B0D1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Trained on 17,973 samples (batch_size=300, epochs=1,000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Final epoch (plot to see history)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loss: 0.166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acc: 0.91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al_loss: 1.65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val_acc: 0.6037</w:t>
      </w:r>
    </w:p>
    <w:p w14:paraId="4DA3398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>(history)</w:t>
      </w:r>
    </w:p>
    <w:p w14:paraId="09E2ACA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`geom_smooth()` using formula = 'y ~ x'</w:t>
      </w:r>
    </w:p>
    <w:p w14:paraId="5806A736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C3ADCAC" wp14:editId="7930AF3D">
            <wp:extent cx="4620126" cy="3696101"/>
            <wp:effectExtent l="0" t="0" r="0" b="0"/>
            <wp:docPr id="1094730600" name="Picture" descr="A graph of data and data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4730600" name="Picture" descr="A graph of data and data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24997F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yhat_keras_class_ve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_class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object =</w:t>
      </w:r>
      <w:r w:rsidRPr="000626F7">
        <w:rPr>
          <w:rStyle w:val="NormalTok"/>
          <w:rFonts w:ascii="Times New Roman" w:hAnsi="Times New Roman"/>
        </w:rPr>
        <w:t xml:space="preserve"> model_keras, </w:t>
      </w:r>
      <w:r w:rsidRPr="000626F7">
        <w:rPr>
          <w:rStyle w:val="DataTypeTok"/>
          <w:rFonts w:ascii="Times New Roman" w:hAnsi="Times New Roman"/>
        </w:rPr>
        <w:t>x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as.matrix</w:t>
      </w:r>
      <w:r w:rsidRPr="000626F7">
        <w:rPr>
          <w:rStyle w:val="NormalTok"/>
          <w:rFonts w:ascii="Times New Roman" w:hAnsi="Times New Roman"/>
        </w:rPr>
        <w:t xml:space="preserve">(x_test_tbl)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s.vector</w:t>
      </w:r>
      <w:r w:rsidRPr="000626F7">
        <w:rPr>
          <w:rStyle w:val="NormalTok"/>
          <w:rFonts w:ascii="Times New Roman" w:hAnsi="Times New Roman"/>
        </w:rPr>
        <w:t>(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yhat_keras_prob_ve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_proba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object =</w:t>
      </w:r>
      <w:r w:rsidRPr="000626F7">
        <w:rPr>
          <w:rStyle w:val="NormalTok"/>
          <w:rFonts w:ascii="Times New Roman" w:hAnsi="Times New Roman"/>
        </w:rPr>
        <w:t xml:space="preserve"> model_keras, </w:t>
      </w:r>
      <w:r w:rsidRPr="000626F7">
        <w:rPr>
          <w:rStyle w:val="DataTypeTok"/>
          <w:rFonts w:ascii="Times New Roman" w:hAnsi="Times New Roman"/>
        </w:rPr>
        <w:t>x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as.matrix</w:t>
      </w:r>
      <w:r w:rsidRPr="000626F7">
        <w:rPr>
          <w:rStyle w:val="NormalTok"/>
          <w:rFonts w:ascii="Times New Roman" w:hAnsi="Times New Roman"/>
        </w:rPr>
        <w:t xml:space="preserve">(x_test_tbl)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s.vector</w:t>
      </w:r>
      <w:r w:rsidRPr="000626F7">
        <w:rPr>
          <w:rStyle w:val="NormalTok"/>
          <w:rFonts w:ascii="Times New Roman" w:hAnsi="Times New Roman"/>
        </w:rPr>
        <w:t>()</w:t>
      </w:r>
    </w:p>
    <w:p w14:paraId="2C578DF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estimates_tb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y_test_vec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column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estimat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as.factor</w:t>
      </w:r>
      <w:r w:rsidRPr="000626F7">
        <w:rPr>
          <w:rStyle w:val="NormalTok"/>
          <w:rFonts w:ascii="Times New Roman" w:hAnsi="Times New Roman"/>
        </w:rPr>
        <w:t>(yhat_keras_class_vec)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_prob =</w:t>
      </w:r>
      <w:r w:rsidRPr="000626F7">
        <w:rPr>
          <w:rStyle w:val="NormalTok"/>
          <w:rFonts w:ascii="Times New Roman" w:hAnsi="Times New Roman"/>
        </w:rPr>
        <w:t xml:space="preserve"> yhat_keras_prob_vec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estimates_tbl</w:t>
      </w:r>
    </w:p>
    <w:p w14:paraId="35ECF44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# A tibble: 11,003 x 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fatal_od_case estimate  class_prob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&lt;dbl&gt; &lt;fct&gt;          &lt;dbl&gt;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1             0 0        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2             0 0        0.000147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3             0 0        0.00000020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4             0 0        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5             0 0        0.0166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6             0 0        0.000725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7             0 0        0.0000177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8             0 0        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9             0 0        0.0000008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 xml:space="preserve">## 10             0 0        0.0000315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# i 10,993 more rows</w:t>
      </w:r>
    </w:p>
    <w:p w14:paraId="5E64E5B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estimates_tbl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estimates_tbl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a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vars</w:t>
      </w:r>
      <w:r w:rsidRPr="000626F7">
        <w:rPr>
          <w:rStyle w:val="NormalTok"/>
          <w:rFonts w:ascii="Times New Roman" w:hAnsi="Times New Roman"/>
        </w:rPr>
        <w:t xml:space="preserve">(fatal_od_case), </w:t>
      </w:r>
      <w:r w:rsidRPr="000626F7">
        <w:rPr>
          <w:rStyle w:val="KeywordTok"/>
          <w:rFonts w:ascii="Times New Roman" w:hAnsi="Times New Roman"/>
        </w:rPr>
        <w:t>list</w:t>
      </w:r>
      <w:r w:rsidRPr="000626F7">
        <w:rPr>
          <w:rStyle w:val="NormalTok"/>
          <w:rFonts w:ascii="Times New Roman" w:hAnsi="Times New Roman"/>
        </w:rPr>
        <w:t>(factor)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estimates_tb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5FCDA31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6EF60AE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evels</w:t>
      </w:r>
      <w:r w:rsidRPr="000626F7">
        <w:rPr>
          <w:rStyle w:val="NormalTok"/>
          <w:rFonts w:ascii="Times New Roman" w:hAnsi="Times New Roman"/>
        </w:rPr>
        <w:t>(estimates_tb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700E566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0" "1"</w:t>
      </w:r>
    </w:p>
    <w:p w14:paraId="711596B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evels</w:t>
      </w:r>
      <w:r w:rsidRPr="000626F7">
        <w:rPr>
          <w:rStyle w:val="NormalTok"/>
          <w:rFonts w:ascii="Times New Roman" w:hAnsi="Times New Roman"/>
        </w:rPr>
        <w:t>(estimates_tb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estimate)</w:t>
      </w:r>
    </w:p>
    <w:p w14:paraId="6442E61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0" "1"</w:t>
      </w:r>
    </w:p>
    <w:p w14:paraId="75818F1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option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yardstick.event_first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065C436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 xml:space="preserve">estimates_tbl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onf_mat</w:t>
      </w:r>
      <w:r w:rsidRPr="000626F7">
        <w:rPr>
          <w:rStyle w:val="NormalTok"/>
          <w:rFonts w:ascii="Times New Roman" w:hAnsi="Times New Roman"/>
        </w:rPr>
        <w:t>(fatal_od_case, estimate)</w:t>
      </w:r>
    </w:p>
    <w:p w14:paraId="1C9351B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        Truth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0    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0 7338 146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1 1703  495</w:t>
      </w:r>
    </w:p>
    <w:p w14:paraId="5AB1A36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 xml:space="preserve">estimates_tbl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etrics</w:t>
      </w:r>
      <w:r w:rsidRPr="000626F7">
        <w:rPr>
          <w:rStyle w:val="NormalTok"/>
          <w:rFonts w:ascii="Times New Roman" w:hAnsi="Times New Roman"/>
        </w:rPr>
        <w:t>(fatal_od_case, estimate)</w:t>
      </w:r>
    </w:p>
    <w:p w14:paraId="6BD697C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# A tibble: 2 x 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.metric  .estimator .estimat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&lt;chr&gt;    &lt;chr&gt;          &lt;dbl&gt;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1 accuracy binary        0.712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 kap      binary        0.0611</w:t>
      </w:r>
    </w:p>
    <w:p w14:paraId="2289CD0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 xml:space="preserve">estimates_tbl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_auc</w:t>
      </w:r>
      <w:r w:rsidRPr="000626F7">
        <w:rPr>
          <w:rStyle w:val="NormalTok"/>
          <w:rFonts w:ascii="Times New Roman" w:hAnsi="Times New Roman"/>
        </w:rPr>
        <w:t>(fatal_od_case, class_prob)</w:t>
      </w:r>
    </w:p>
    <w:p w14:paraId="1B8BDC5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Warning: The `yardstick.event_first` option has been deprecated as of yardstick 0.0.7 and will be completely ignored in a future version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nstead, set the following argument directly in the metric function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`options(yardstick.event_first = TRUE)`  -&gt; `event_level = 'first'` (the default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`options(yardstick.event_first = FALSE)` -&gt; `event_level = 'second'`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is warning is displayed once per session.</w:t>
      </w:r>
    </w:p>
    <w:p w14:paraId="5F91AC8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# A tibble: 1 x 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.metric .estimator .estimat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&lt;chr&gt;   &lt;chr&gt;          &lt;dbl&gt;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roc_auc binary         0.576</w:t>
      </w:r>
    </w:p>
    <w:p w14:paraId="7295BC71" w14:textId="77777777" w:rsidR="00AC5B5B" w:rsidRPr="000626F7" w:rsidRDefault="00AC5B5B" w:rsidP="00AC5B5B">
      <w:pPr>
        <w:rPr>
          <w:lang w:val="en-US"/>
        </w:rPr>
      </w:pPr>
    </w:p>
    <w:p w14:paraId="756B3ABA" w14:textId="77777777" w:rsidR="00AC5B5B" w:rsidRPr="000626F7" w:rsidRDefault="00AC5B5B" w:rsidP="00AC5B5B">
      <w:pPr>
        <w:pStyle w:val="Heading9"/>
      </w:pPr>
      <w:r w:rsidRPr="000626F7">
        <w:t>ML modeling with Tidy models</w:t>
      </w:r>
    </w:p>
    <w:p w14:paraId="2DB8DF3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kera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ensorflow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lan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idyvers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dply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lastRenderedPageBreak/>
        <w:t>library</w:t>
      </w:r>
      <w:r w:rsidRPr="000626F7">
        <w:rPr>
          <w:rStyle w:val="NormalTok"/>
          <w:rFonts w:ascii="Times New Roman" w:hAnsi="Times New Roman"/>
        </w:rPr>
        <w:t>(gapminde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xgboos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forcat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mic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vctr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nania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yardstick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forcat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Boruta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OS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imbalanc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nn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OC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SHAPforxgboos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andomFores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mlbench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ggplot2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data.tabl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her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idymodel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parsnip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care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kknn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yardstick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une)</w:t>
      </w:r>
    </w:p>
    <w:p w14:paraId="28572AC0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Testing the original sample</w:t>
      </w:r>
    </w:p>
    <w:p w14:paraId="330FDA5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datasettrain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train.set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datasettes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test.set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02375C1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datasettrain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datasettrain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fatal_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fatal_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datasettes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datasettes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fatal_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fatal_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</w:p>
    <w:p w14:paraId="20D4080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rain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est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014537E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25676    50</w:t>
      </w:r>
    </w:p>
    <w:p w14:paraId="577DB82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0D0FD02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1003    50</w:t>
      </w:r>
    </w:p>
    <w:p w14:paraId="32B1F8E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70A6BCB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25676</w:t>
      </w:r>
    </w:p>
    <w:p w14:paraId="47A2898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lastRenderedPageBreak/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4183D49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797F940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2E5F7F7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20AA538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4153EEB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1212  4464</w:t>
      </w:r>
    </w:p>
    <w:p w14:paraId="4BFA8A12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XGBoost</w:t>
      </w:r>
    </w:p>
    <w:p w14:paraId="658FC45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xgb_spe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boost_tre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tre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engin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xgboost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mod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classification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verdose_rec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recipe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xgbworkflow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workflow</w:t>
      </w:r>
      <w:r w:rsidRPr="000626F7">
        <w:rPr>
          <w:rStyle w:val="NormalTok"/>
          <w:rFonts w:ascii="Times New Roman" w:hAnsi="Times New Roman"/>
        </w:rPr>
        <w:t xml:space="preserve">(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model</w:t>
      </w:r>
      <w:r w:rsidRPr="000626F7">
        <w:rPr>
          <w:rStyle w:val="NormalTok"/>
          <w:rFonts w:ascii="Times New Roman" w:hAnsi="Times New Roman"/>
        </w:rPr>
        <w:t xml:space="preserve">(xgb_spec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recipe</w:t>
      </w:r>
      <w:r w:rsidRPr="000626F7">
        <w:rPr>
          <w:rStyle w:val="NormalTok"/>
          <w:rFonts w:ascii="Times New Roman" w:hAnsi="Times New Roman"/>
        </w:rPr>
        <w:t>(overdose_rec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xgb_fi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xgbworkflow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</w:p>
    <w:p w14:paraId="576BCB0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xgb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ob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xgb_fit, test.set, </w:t>
      </w:r>
      <w:r w:rsidRPr="000626F7">
        <w:rPr>
          <w:rStyle w:val="DataTypeTok"/>
          <w:rFonts w:ascii="Times New Roman" w:hAnsi="Times New Roman"/>
        </w:rPr>
        <w:t>type=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iction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 xml:space="preserve">(class_pred, prob_pre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Nam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XGB_Class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LR_DeathProb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_NotDeathProb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DD_pre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bind_cols</w:t>
      </w:r>
      <w:r w:rsidRPr="000626F7">
        <w:rPr>
          <w:rStyle w:val="NormalTok"/>
          <w:rFonts w:ascii="Times New Roman" w:hAnsi="Times New Roman"/>
        </w:rPr>
        <w:t>(predictions)</w:t>
      </w:r>
    </w:p>
    <w:p w14:paraId="5D5845F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XGB_Class, 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1E8236E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8789 184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252  11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09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>##                  95% CI : (0.8017, 0.8164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0.999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0444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0581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9721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114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262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103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0332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151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04813202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Random Forest</w:t>
      </w:r>
    </w:p>
    <w:p w14:paraId="6B68346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_mod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rand_fores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trees=</w:t>
      </w:r>
      <w:r w:rsidRPr="000626F7">
        <w:rPr>
          <w:rStyle w:val="DecValTok"/>
          <w:rFonts w:ascii="Times New Roman" w:hAnsi="Times New Roman"/>
        </w:rPr>
        <w:t>500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engin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ranger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mod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classification"</w:t>
      </w:r>
      <w:r w:rsidRPr="000626F7">
        <w:rPr>
          <w:rStyle w:val="NormalTok"/>
          <w:rFonts w:ascii="Times New Roman" w:hAnsi="Times New Roman"/>
        </w:rPr>
        <w:t>)</w:t>
      </w:r>
    </w:p>
    <w:p w14:paraId="17AECCF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_fi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NormalTok"/>
          <w:rFonts w:ascii="Times New Roman" w:hAnsi="Times New Roman"/>
        </w:rPr>
        <w:t xml:space="preserve">rf_mod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</w:p>
    <w:p w14:paraId="27FA54D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rf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ob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rf_fit, test.set, </w:t>
      </w:r>
      <w:r w:rsidRPr="000626F7">
        <w:rPr>
          <w:rStyle w:val="DataTypeTok"/>
          <w:rFonts w:ascii="Times New Roman" w:hAnsi="Times New Roman"/>
        </w:rPr>
        <w:t>type=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iction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 xml:space="preserve">(class_pred, prob_pre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Nam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RF_Class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F_DeathProb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F_NotDeathProb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DD_pre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bind_cols</w:t>
      </w:r>
      <w:r w:rsidRPr="000626F7">
        <w:rPr>
          <w:rStyle w:val="NormalTok"/>
          <w:rFonts w:ascii="Times New Roman" w:hAnsi="Times New Roman"/>
        </w:rPr>
        <w:t>(predictions)</w:t>
      </w:r>
    </w:p>
    <w:p w14:paraId="49954A3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7F4C195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No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9041 1962</w:t>
      </w:r>
    </w:p>
    <w:p w14:paraId="2574C26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RF_Class, 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0B537C5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9014 192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>##        Yes   27   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22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15, 0.8293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0.446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022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016820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997014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550000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23723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15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02999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005453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06917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1CD58D37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Testing Different Samples</w:t>
      </w:r>
    </w:p>
    <w:p w14:paraId="479743A2" w14:textId="77777777" w:rsidR="00AC5B5B" w:rsidRPr="000626F7" w:rsidRDefault="00AC5B5B" w:rsidP="00AC5B5B">
      <w:pPr>
        <w:pStyle w:val="BodyText"/>
      </w:pPr>
      <w:r w:rsidRPr="000626F7">
        <w:t>##Undersample 3:1</w:t>
      </w:r>
    </w:p>
    <w:p w14:paraId="110A70B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under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undersample_rose_train_1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58933F0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under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under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fatal_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fatal_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</w:p>
    <w:p w14:paraId="23E4BC0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under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190DB73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6503    50</w:t>
      </w:r>
    </w:p>
    <w:p w14:paraId="3E39FFE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521A719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1003    50</w:t>
      </w:r>
    </w:p>
    <w:p w14:paraId="5B83BA2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6789CC1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6503</w:t>
      </w:r>
    </w:p>
    <w:p w14:paraId="2C66E78B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XGBoost</w:t>
      </w:r>
    </w:p>
    <w:p w14:paraId="02CD95E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xgb_spe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boost_tre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tre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engin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xgboost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lastRenderedPageBreak/>
        <w:t xml:space="preserve">  </w:t>
      </w:r>
      <w:r w:rsidRPr="000626F7">
        <w:rPr>
          <w:rStyle w:val="KeywordTok"/>
          <w:rFonts w:ascii="Times New Roman" w:hAnsi="Times New Roman"/>
        </w:rPr>
        <w:t>set_mod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classification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verdose_rec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recipe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xgbworkflow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workflow</w:t>
      </w:r>
      <w:r w:rsidRPr="000626F7">
        <w:rPr>
          <w:rStyle w:val="NormalTok"/>
          <w:rFonts w:ascii="Times New Roman" w:hAnsi="Times New Roman"/>
        </w:rPr>
        <w:t xml:space="preserve">(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model</w:t>
      </w:r>
      <w:r w:rsidRPr="000626F7">
        <w:rPr>
          <w:rStyle w:val="NormalTok"/>
          <w:rFonts w:ascii="Times New Roman" w:hAnsi="Times New Roman"/>
        </w:rPr>
        <w:t xml:space="preserve">(xgb_spec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recipe</w:t>
      </w:r>
      <w:r w:rsidRPr="000626F7">
        <w:rPr>
          <w:rStyle w:val="NormalTok"/>
          <w:rFonts w:ascii="Times New Roman" w:hAnsi="Times New Roman"/>
        </w:rPr>
        <w:t>(overdose_rec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xgb_fi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xgbworkflow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</w:p>
    <w:p w14:paraId="23FC0FD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xgb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ob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xgb_fit, test.set, </w:t>
      </w:r>
      <w:r w:rsidRPr="000626F7">
        <w:rPr>
          <w:rStyle w:val="DataTypeTok"/>
          <w:rFonts w:ascii="Times New Roman" w:hAnsi="Times New Roman"/>
        </w:rPr>
        <w:t>type=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iction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 xml:space="preserve">(class_pred, prob_pre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Nam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XGB_Class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LR_DeathProb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_NotDeathProb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DD_pre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bind_cols</w:t>
      </w:r>
      <w:r w:rsidRPr="000626F7">
        <w:rPr>
          <w:rStyle w:val="NormalTok"/>
          <w:rFonts w:ascii="Times New Roman" w:hAnsi="Times New Roman"/>
        </w:rPr>
        <w:t>(predictions)</w:t>
      </w:r>
    </w:p>
    <w:p w14:paraId="17F9686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XGB_Class, 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562817F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8203 162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838  3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776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7682, 0.7838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093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1712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9073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862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345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305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1067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392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5B2BDD3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3CD3085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lastRenderedPageBreak/>
        <w:t>## [1] "factor"</w:t>
      </w:r>
    </w:p>
    <w:p w14:paraId="06F488C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6E307F4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558FB51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class_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.pred_class)</w:t>
      </w:r>
    </w:p>
    <w:p w14:paraId="0522F53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2926323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xgb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class_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.pred_class, 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fatal_od_case)</w:t>
      </w:r>
    </w:p>
    <w:p w14:paraId="3961761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8203 162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838  33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776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7682, 0.7838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093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907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171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834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286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745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893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39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No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6AFD4CB0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Random Forest</w:t>
      </w:r>
    </w:p>
    <w:p w14:paraId="1273FC7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_mod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rand_fores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trees=</w:t>
      </w:r>
      <w:r w:rsidRPr="000626F7">
        <w:rPr>
          <w:rStyle w:val="DecValTok"/>
          <w:rFonts w:ascii="Times New Roman" w:hAnsi="Times New Roman"/>
        </w:rPr>
        <w:t>500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engin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ranger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mod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classification"</w:t>
      </w:r>
      <w:r w:rsidRPr="000626F7">
        <w:rPr>
          <w:rStyle w:val="NormalTok"/>
          <w:rFonts w:ascii="Times New Roman" w:hAnsi="Times New Roman"/>
        </w:rPr>
        <w:t>)</w:t>
      </w:r>
    </w:p>
    <w:p w14:paraId="06A8425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_fi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NormalTok"/>
          <w:rFonts w:ascii="Times New Roman" w:hAnsi="Times New Roman"/>
        </w:rPr>
        <w:t xml:space="preserve">rf_mod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</w:p>
    <w:p w14:paraId="0004A09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lastRenderedPageBreak/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rf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ob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rf_fit, test.set, </w:t>
      </w:r>
      <w:r w:rsidRPr="000626F7">
        <w:rPr>
          <w:rStyle w:val="DataTypeTok"/>
          <w:rFonts w:ascii="Times New Roman" w:hAnsi="Times New Roman"/>
        </w:rPr>
        <w:t>type=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iction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 xml:space="preserve">(class_pred, prob_pre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Nam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RF_Class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F_DeathProb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F_NotDeathProb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DD_pre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bind_cols</w:t>
      </w:r>
      <w:r w:rsidRPr="000626F7">
        <w:rPr>
          <w:rStyle w:val="NormalTok"/>
          <w:rFonts w:ascii="Times New Roman" w:hAnsi="Times New Roman"/>
        </w:rPr>
        <w:t>(predictions)</w:t>
      </w:r>
    </w:p>
    <w:p w14:paraId="4C90F30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RF_Class, 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6FC751C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8758 180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283  15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10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029, 0.8176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0.999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070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0805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9687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582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292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143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0400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246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4C98C33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rf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class_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.pred_class, 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1B84F35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8758 180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283  15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10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029, 0.8176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0.999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070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0805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9687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582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292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143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0400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246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5678F1FA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Undersample 1:1</w:t>
      </w:r>
    </w:p>
    <w:p w14:paraId="78E7F0B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undersample_rose_train_</w:t>
      </w:r>
      <w:r w:rsidRPr="000626F7">
        <w:rPr>
          <w:rStyle w:val="DecValTok"/>
          <w:rFonts w:ascii="Times New Roman" w:hAnsi="Times New Roman"/>
        </w:rPr>
        <w:t>2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undersample_rose_train_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75098D3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undersample_rose_train_</w:t>
      </w:r>
      <w:r w:rsidRPr="000626F7">
        <w:rPr>
          <w:rStyle w:val="DecValTok"/>
          <w:rFonts w:ascii="Times New Roman" w:hAnsi="Times New Roman"/>
        </w:rPr>
        <w:t>2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undersample_rose_train_</w:t>
      </w:r>
      <w:r w:rsidRPr="000626F7">
        <w:rPr>
          <w:rStyle w:val="DecValTok"/>
          <w:rFonts w:ascii="Times New Roman" w:hAnsi="Times New Roman"/>
        </w:rPr>
        <w:t>2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fatal_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fatal_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</w:p>
    <w:p w14:paraId="0A7B6BC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undersample_rose_train_</w:t>
      </w:r>
      <w:r w:rsidRPr="000626F7">
        <w:rPr>
          <w:rStyle w:val="DecValTok"/>
          <w:rFonts w:ascii="Times New Roman" w:hAnsi="Times New Roman"/>
        </w:rPr>
        <w:t>2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3BE32B7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8917   50</w:t>
      </w:r>
    </w:p>
    <w:p w14:paraId="1507D44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6867129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1003    50</w:t>
      </w:r>
    </w:p>
    <w:p w14:paraId="5540F52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380AED1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8917</w:t>
      </w:r>
    </w:p>
    <w:p w14:paraId="16370744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XGBoost</w:t>
      </w:r>
    </w:p>
    <w:p w14:paraId="581E891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xgb_spe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boost_tre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tre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engin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xgboost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mod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classification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verdose_rec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recipe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xgbworkflow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workflow</w:t>
      </w:r>
      <w:r w:rsidRPr="000626F7">
        <w:rPr>
          <w:rStyle w:val="NormalTok"/>
          <w:rFonts w:ascii="Times New Roman" w:hAnsi="Times New Roman"/>
        </w:rPr>
        <w:t xml:space="preserve">(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lastRenderedPageBreak/>
        <w:t xml:space="preserve">  </w:t>
      </w:r>
      <w:r w:rsidRPr="000626F7">
        <w:rPr>
          <w:rStyle w:val="KeywordTok"/>
          <w:rFonts w:ascii="Times New Roman" w:hAnsi="Times New Roman"/>
        </w:rPr>
        <w:t>add_model</w:t>
      </w:r>
      <w:r w:rsidRPr="000626F7">
        <w:rPr>
          <w:rStyle w:val="NormalTok"/>
          <w:rFonts w:ascii="Times New Roman" w:hAnsi="Times New Roman"/>
        </w:rPr>
        <w:t xml:space="preserve">(xgb_spec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recipe</w:t>
      </w:r>
      <w:r w:rsidRPr="000626F7">
        <w:rPr>
          <w:rStyle w:val="NormalTok"/>
          <w:rFonts w:ascii="Times New Roman" w:hAnsi="Times New Roman"/>
        </w:rPr>
        <w:t>(overdose_rec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xgb_fi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xgbworkflow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</w:p>
    <w:p w14:paraId="267E9CA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xgb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ob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xgb_fit, test.set, </w:t>
      </w:r>
      <w:r w:rsidRPr="000626F7">
        <w:rPr>
          <w:rStyle w:val="DataTypeTok"/>
          <w:rFonts w:ascii="Times New Roman" w:hAnsi="Times New Roman"/>
        </w:rPr>
        <w:t>type=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iction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 xml:space="preserve">(class_pred, prob_pre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Nam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XGB_Class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LR_DeathProb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_NotDeathProb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DD_pre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bind_cols</w:t>
      </w:r>
      <w:r w:rsidRPr="000626F7">
        <w:rPr>
          <w:rStyle w:val="NormalTok"/>
          <w:rFonts w:ascii="Times New Roman" w:hAnsi="Times New Roman"/>
        </w:rPr>
        <w:t>(predictions)</w:t>
      </w:r>
    </w:p>
    <w:p w14:paraId="624BEC2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XGB_Class, 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15AFBDA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5215  78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3826 117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580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5716, 0.5902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1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599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576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35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69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107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454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884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120BAAE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xgb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class_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.pred_class, 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64A9183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5215  78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>##        Yes 3826 117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580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5716, 0.5902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1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599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576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35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69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107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454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884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4612F92E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Random Forest</w:t>
      </w:r>
    </w:p>
    <w:p w14:paraId="60EE359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_mod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rand_fores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trees=</w:t>
      </w:r>
      <w:r w:rsidRPr="000626F7">
        <w:rPr>
          <w:rStyle w:val="DecValTok"/>
          <w:rFonts w:ascii="Times New Roman" w:hAnsi="Times New Roman"/>
        </w:rPr>
        <w:t>500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engin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ranger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mod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classification"</w:t>
      </w:r>
      <w:r w:rsidRPr="000626F7">
        <w:rPr>
          <w:rStyle w:val="NormalTok"/>
          <w:rFonts w:ascii="Times New Roman" w:hAnsi="Times New Roman"/>
        </w:rPr>
        <w:t>)</w:t>
      </w:r>
    </w:p>
    <w:p w14:paraId="2D8A166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_fi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NormalTok"/>
          <w:rFonts w:ascii="Times New Roman" w:hAnsi="Times New Roman"/>
        </w:rPr>
        <w:t xml:space="preserve">rf_mod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</w:p>
    <w:p w14:paraId="258A4AA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rf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ob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rf_fit, test.set, </w:t>
      </w:r>
      <w:r w:rsidRPr="000626F7">
        <w:rPr>
          <w:rStyle w:val="DataTypeTok"/>
          <w:rFonts w:ascii="Times New Roman" w:hAnsi="Times New Roman"/>
        </w:rPr>
        <w:t>type=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iction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 xml:space="preserve">(class_pred, prob_pre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Nam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RF_Class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F_DeathProb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F_NotDeathProb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DD_pre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bind_cols</w:t>
      </w:r>
      <w:r w:rsidRPr="000626F7">
        <w:rPr>
          <w:rStyle w:val="NormalTok"/>
          <w:rFonts w:ascii="Times New Roman" w:hAnsi="Times New Roman"/>
        </w:rPr>
        <w:t>(predictions)</w:t>
      </w:r>
    </w:p>
    <w:p w14:paraId="455DDAD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RF_Class, 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3CA0D6C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5512  76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3529 119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09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>##                  95% CI : (0.6006, 0.6189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4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610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609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53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78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108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429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609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015C490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rf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class_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.pred_class, 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4C69E52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5512  76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3529 119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09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006, 0.6189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4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610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609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53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78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108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429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609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158A27E6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lastRenderedPageBreak/>
        <w:t>##Bothsample 1:1</w:t>
      </w:r>
    </w:p>
    <w:p w14:paraId="7029701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bothsample_rose_train_1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00BE959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fatal_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fatal_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</w:p>
    <w:p w14:paraId="2A7CF31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1687305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25676    50</w:t>
      </w:r>
    </w:p>
    <w:p w14:paraId="5B55932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7CFAA9F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1003    50</w:t>
      </w:r>
    </w:p>
    <w:p w14:paraId="3758A30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5E734C6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25676</w:t>
      </w:r>
    </w:p>
    <w:p w14:paraId="0848390F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XGBoost</w:t>
      </w:r>
    </w:p>
    <w:p w14:paraId="55C1BC2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xgb_spe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boost_tre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tre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engin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xgboost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mod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classification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verdose_rec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recipe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xgbworkflow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workflow</w:t>
      </w:r>
      <w:r w:rsidRPr="000626F7">
        <w:rPr>
          <w:rStyle w:val="NormalTok"/>
          <w:rFonts w:ascii="Times New Roman" w:hAnsi="Times New Roman"/>
        </w:rPr>
        <w:t xml:space="preserve">(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model</w:t>
      </w:r>
      <w:r w:rsidRPr="000626F7">
        <w:rPr>
          <w:rStyle w:val="NormalTok"/>
          <w:rFonts w:ascii="Times New Roman" w:hAnsi="Times New Roman"/>
        </w:rPr>
        <w:t xml:space="preserve">(xgb_spec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recipe</w:t>
      </w:r>
      <w:r w:rsidRPr="000626F7">
        <w:rPr>
          <w:rStyle w:val="NormalTok"/>
          <w:rFonts w:ascii="Times New Roman" w:hAnsi="Times New Roman"/>
        </w:rPr>
        <w:t>(overdose_rec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xgb_fi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xgbworkflow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</w:p>
    <w:p w14:paraId="045C1DD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xgb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ob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xgb_fit, test.set, </w:t>
      </w:r>
      <w:r w:rsidRPr="000626F7">
        <w:rPr>
          <w:rStyle w:val="DataTypeTok"/>
          <w:rFonts w:ascii="Times New Roman" w:hAnsi="Times New Roman"/>
        </w:rPr>
        <w:t>type=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iction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 xml:space="preserve">(class_pred, prob_pre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Nam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XGB_Class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LR_DeathProb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_NotDeathProb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DD_pre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bind_cols</w:t>
      </w:r>
      <w:r w:rsidRPr="000626F7">
        <w:rPr>
          <w:rStyle w:val="NormalTok"/>
          <w:rFonts w:ascii="Times New Roman" w:hAnsi="Times New Roman"/>
        </w:rPr>
        <w:t>(predictions)</w:t>
      </w:r>
    </w:p>
    <w:p w14:paraId="5CF20D6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XGB_Class, 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4CFA41F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lastRenderedPageBreak/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6117  97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2924  9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45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369, 0.6549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304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5045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6765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529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628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899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3557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905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37C1E7D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xgb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class_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.pred_class, 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24E7082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6117  97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2924  9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45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369, 0.6549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304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5045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6765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529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628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 xml:space="preserve">##              Prevalence : 0.178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899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3557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905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4E30A818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Random Forest</w:t>
      </w:r>
    </w:p>
    <w:p w14:paraId="3BAD781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_mod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rand_fores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trees=</w:t>
      </w:r>
      <w:r w:rsidRPr="000626F7">
        <w:rPr>
          <w:rStyle w:val="DecValTok"/>
          <w:rFonts w:ascii="Times New Roman" w:hAnsi="Times New Roman"/>
        </w:rPr>
        <w:t>500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engin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ranger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mod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classification"</w:t>
      </w:r>
      <w:r w:rsidRPr="000626F7">
        <w:rPr>
          <w:rStyle w:val="NormalTok"/>
          <w:rFonts w:ascii="Times New Roman" w:hAnsi="Times New Roman"/>
        </w:rPr>
        <w:t>)</w:t>
      </w:r>
    </w:p>
    <w:p w14:paraId="08E4B5E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_fi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NormalTok"/>
          <w:rFonts w:ascii="Times New Roman" w:hAnsi="Times New Roman"/>
        </w:rPr>
        <w:t xml:space="preserve">rf_mod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</w:p>
    <w:p w14:paraId="4922B3C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rf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ob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rf_fit, test.set, </w:t>
      </w:r>
      <w:r w:rsidRPr="000626F7">
        <w:rPr>
          <w:rStyle w:val="DataTypeTok"/>
          <w:rFonts w:ascii="Times New Roman" w:hAnsi="Times New Roman"/>
        </w:rPr>
        <w:t>type=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iction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 xml:space="preserve">(class_pred, prob_pre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Nam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RF_Class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F_DeathProb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F_NotDeathProb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DD_pre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bind_cols</w:t>
      </w:r>
      <w:r w:rsidRPr="000626F7">
        <w:rPr>
          <w:rStyle w:val="NormalTok"/>
          <w:rFonts w:ascii="Times New Roman" w:hAnsi="Times New Roman"/>
        </w:rPr>
        <w:t>(predictions)</w:t>
      </w:r>
    </w:p>
    <w:p w14:paraId="535701B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RF_Class, 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4BE9234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6520 105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2521  90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75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662, 0.6838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42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4627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7211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648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608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825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3116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 xml:space="preserve">##       Balanced Accuracy : 0.5919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49FACF7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rf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class_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.pred_class, 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35F66B1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6520 105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2521  90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75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662, 0.6838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42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4627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7211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648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608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825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3116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919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497811AC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Oversample 1:1</w:t>
      </w:r>
    </w:p>
    <w:p w14:paraId="1E4AE10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over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oversample_rose_train_1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39A7B8D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over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over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fatal_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fatal_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</w:p>
    <w:p w14:paraId="7269D34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over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est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60DB7B8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lastRenderedPageBreak/>
        <w:t>## [1] 42230    50</w:t>
      </w:r>
    </w:p>
    <w:p w14:paraId="5F1F969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59E09B1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1003    50</w:t>
      </w:r>
    </w:p>
    <w:p w14:paraId="18AB57D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0056993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42230</w:t>
      </w:r>
    </w:p>
    <w:p w14:paraId="153FD9D3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XGBoost</w:t>
      </w:r>
    </w:p>
    <w:p w14:paraId="4D94322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xgb_spe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boost_tre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tre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engin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xgboost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mod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classification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verdose_rec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recipe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xgbworkflow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workflow</w:t>
      </w:r>
      <w:r w:rsidRPr="000626F7">
        <w:rPr>
          <w:rStyle w:val="NormalTok"/>
          <w:rFonts w:ascii="Times New Roman" w:hAnsi="Times New Roman"/>
        </w:rPr>
        <w:t xml:space="preserve">(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model</w:t>
      </w:r>
      <w:r w:rsidRPr="000626F7">
        <w:rPr>
          <w:rStyle w:val="NormalTok"/>
          <w:rFonts w:ascii="Times New Roman" w:hAnsi="Times New Roman"/>
        </w:rPr>
        <w:t xml:space="preserve">(xgb_spec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recipe</w:t>
      </w:r>
      <w:r w:rsidRPr="000626F7">
        <w:rPr>
          <w:rStyle w:val="NormalTok"/>
          <w:rFonts w:ascii="Times New Roman" w:hAnsi="Times New Roman"/>
        </w:rPr>
        <w:t>(overdose_rec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xgb_fi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xgbworkflow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</w:p>
    <w:p w14:paraId="49548A0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xgb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ob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xgb_fit, test.set, </w:t>
      </w:r>
      <w:r w:rsidRPr="000626F7">
        <w:rPr>
          <w:rStyle w:val="DataTypeTok"/>
          <w:rFonts w:ascii="Times New Roman" w:hAnsi="Times New Roman"/>
        </w:rPr>
        <w:t>type=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iction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 xml:space="preserve">(class_pred, prob_pre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Nam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XGB_Class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LR_DeathProb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_NotDeathProb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DD_pre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bind_cols</w:t>
      </w:r>
      <w:r w:rsidRPr="000626F7">
        <w:rPr>
          <w:rStyle w:val="NormalTok"/>
          <w:rFonts w:ascii="Times New Roman" w:hAnsi="Times New Roman"/>
        </w:rPr>
        <w:t>(predictions)</w:t>
      </w:r>
    </w:p>
    <w:p w14:paraId="4B3F9FE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XGB_Class, 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62E75D8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6454 107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2587  89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67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587, 0.6764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29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4546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7138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564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577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810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3161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842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60FCE03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xgb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class_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.pred_class, 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60333AD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6454 107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2587  89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67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587, 0.6764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29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4546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7138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564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577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810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3161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842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2865D454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Random Forest</w:t>
      </w:r>
    </w:p>
    <w:p w14:paraId="658F5C2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_mod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rand_fores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trees=</w:t>
      </w:r>
      <w:r w:rsidRPr="000626F7">
        <w:rPr>
          <w:rStyle w:val="DecValTok"/>
          <w:rFonts w:ascii="Times New Roman" w:hAnsi="Times New Roman"/>
        </w:rPr>
        <w:t>500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engin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ranger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mod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classification"</w:t>
      </w:r>
      <w:r w:rsidRPr="000626F7">
        <w:rPr>
          <w:rStyle w:val="NormalTok"/>
          <w:rFonts w:ascii="Times New Roman" w:hAnsi="Times New Roman"/>
        </w:rPr>
        <w:t>)</w:t>
      </w:r>
    </w:p>
    <w:p w14:paraId="47CF228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lastRenderedPageBreak/>
        <w:t>rf_fi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NormalTok"/>
          <w:rFonts w:ascii="Times New Roman" w:hAnsi="Times New Roman"/>
        </w:rPr>
        <w:t xml:space="preserve">rf_mod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</w:p>
    <w:p w14:paraId="706B7CA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rf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ob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rf_fit, test.set, </w:t>
      </w:r>
      <w:r w:rsidRPr="000626F7">
        <w:rPr>
          <w:rStyle w:val="DataTypeTok"/>
          <w:rFonts w:ascii="Times New Roman" w:hAnsi="Times New Roman"/>
        </w:rPr>
        <w:t>type=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iction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 xml:space="preserve">(class_pred, prob_pre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Nam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RF_Class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F_DeathProb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F_NotDeathProb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DD_pre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bind_cols</w:t>
      </w:r>
      <w:r w:rsidRPr="000626F7">
        <w:rPr>
          <w:rStyle w:val="NormalTok"/>
          <w:rFonts w:ascii="Times New Roman" w:hAnsi="Times New Roman"/>
        </w:rPr>
        <w:t>(predictions)</w:t>
      </w:r>
    </w:p>
    <w:p w14:paraId="669967E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RF_Class, 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26332DE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6927 119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2114  76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99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906, 0.7078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32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3909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7661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662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528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697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2618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785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1473F65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rf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class_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.pred_class, 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3FBE4D2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6927 119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2114  76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 xml:space="preserve">##                Accuracy : 0.699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906, 0.7078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32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3909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7661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662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528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697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2618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785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02A1EFEA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feature selected RF (From Boruta)</w:t>
      </w:r>
    </w:p>
    <w:p w14:paraId="197DA05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bothsample_rose_train_1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037C727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fatal_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fatal_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</w:p>
    <w:p w14:paraId="583FEF5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27CD813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25676    50</w:t>
      </w:r>
    </w:p>
    <w:p w14:paraId="11E420E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77CF4802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1003    50</w:t>
      </w:r>
    </w:p>
    <w:p w14:paraId="660A6BD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38D8CFC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25676</w:t>
      </w:r>
    </w:p>
    <w:p w14:paraId="70A804F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train.set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fatal_od_case, total_od_n, alzheimer_dementia_date_b, ami_date_b, angina_date_b, ckd_date_b, copd_date_b, depression_date_b, diabetes_date_b, heart_failure_date_b, hypertension_date_b, hosp_stroke_date_b, haemorr_stroke_date_b, isch_stroke_date_b, ihd_date_b, mood_anx_date_b, osteo_arthritis_date_b, osteo_porosis_date_b, ost, substancerelateddisorders.x, Tobaccouse, Cocaineuse, earlyonsetdisorders, Mooddisorders, Multiplementalillness, Neurocognitivedisorders, Neuroticrelateddisorders, Opioiduse, Osteomyelitis, Otherpsychoactivedruguse, Personalitydisorders, Polysubstance, psychoticdisorders, Sepsis, Stimulantuse, Tissueinfection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lastRenderedPageBreak/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test.set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fatal_od_case, total_od_n, alzheimer_dementia_date_b, ami_date_b, angina_date_b, ckd_date_b, copd_date_b, depression_date_b, diabetes_date_b, heart_failure_date_b, hypertension_date_b, hosp_stroke_date_b, haemorr_stroke_date_b, isch_stroke_date_b, ihd_date_b, mood_anx_date_b, osteo_arthritis_date_b, osteo_porosis_date_b, ost, substancerelateddisorders.x, Tobaccouse, Cocaineuse, earlyonsetdisorders, Mooddisorders, Multiplementalillness, Neurocognitivedisorders, Neuroticrelateddisorders, Opioiduse, Osteomyelitis, Otherpsychoactivedruguse, Personalitydisorders, Polysubstance, psychoticdisorders, Sepsis, Stimulantuse, Tissueinfection)</w:t>
      </w:r>
    </w:p>
    <w:p w14:paraId="78D38BB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_mod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rand_fores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trees=</w:t>
      </w:r>
      <w:r w:rsidRPr="000626F7">
        <w:rPr>
          <w:rStyle w:val="DecValTok"/>
          <w:rFonts w:ascii="Times New Roman" w:hAnsi="Times New Roman"/>
        </w:rPr>
        <w:t>500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engin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ranger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mod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classification"</w:t>
      </w:r>
      <w:r w:rsidRPr="000626F7">
        <w:rPr>
          <w:rStyle w:val="NormalTok"/>
          <w:rFonts w:ascii="Times New Roman" w:hAnsi="Times New Roman"/>
        </w:rPr>
        <w:t>)</w:t>
      </w:r>
    </w:p>
    <w:p w14:paraId="66A3BB6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_fi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NormalTok"/>
          <w:rFonts w:ascii="Times New Roman" w:hAnsi="Times New Roman"/>
        </w:rPr>
        <w:t xml:space="preserve">rf_mod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</w:p>
    <w:p w14:paraId="325A3D9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rf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ob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rf_fit, test.set, </w:t>
      </w:r>
      <w:r w:rsidRPr="000626F7">
        <w:rPr>
          <w:rStyle w:val="DataTypeTok"/>
          <w:rFonts w:ascii="Times New Roman" w:hAnsi="Times New Roman"/>
        </w:rPr>
        <w:t>type=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iction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 xml:space="preserve">(class_pred, prob_pre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Nam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RF_Class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F_DeathProb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F_NotDeathProb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DD_pre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bind_cols</w:t>
      </w:r>
      <w:r w:rsidRPr="000626F7">
        <w:rPr>
          <w:rStyle w:val="NormalTok"/>
          <w:rFonts w:ascii="Times New Roman" w:hAnsi="Times New Roman"/>
        </w:rPr>
        <w:t>(predictions)</w:t>
      </w:r>
    </w:p>
    <w:p w14:paraId="4AFA4A8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RF_Class, 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7F0B355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6466 104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2575  91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71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622, 0.6799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40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4678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7151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628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609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834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3174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 xml:space="preserve">##       Balanced Accuracy : 0.5915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6C09A823" w14:textId="77777777" w:rsidR="00AC5B5B" w:rsidRPr="000626F7" w:rsidRDefault="00AC5B5B" w:rsidP="00AC5B5B">
      <w:r w:rsidRPr="000626F7">
        <w:t>Validating all the models</w:t>
      </w:r>
    </w:p>
    <w:p w14:paraId="498431A3" w14:textId="77777777" w:rsidR="00AC5B5B" w:rsidRPr="000626F7" w:rsidRDefault="00AC5B5B" w:rsidP="00AC5B5B"/>
    <w:p w14:paraId="6F711BD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bothsample_rose_train_1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6146214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fatal_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fatal_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</w:p>
    <w:p w14:paraId="5A78A67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datasettes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/test.set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619824F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datasettes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datasettes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fatal_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fatal_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</w:p>
    <w:p w14:paraId="24CECE8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bothsample_rose_train_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est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2CD4FC3D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25676    50</w:t>
      </w:r>
    </w:p>
    <w:p w14:paraId="01DD6DA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26C5648F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1003    50</w:t>
      </w:r>
    </w:p>
    <w:p w14:paraId="7DAF8C34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52A297F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25676</w:t>
      </w:r>
    </w:p>
    <w:p w14:paraId="42AC6F97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Xgboost</w:t>
      </w:r>
    </w:p>
    <w:p w14:paraId="6C41C8A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en_fol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vfold_cv</w:t>
      </w:r>
      <w:r w:rsidRPr="000626F7">
        <w:rPr>
          <w:rStyle w:val="NormalTok"/>
          <w:rFonts w:ascii="Times New Roman" w:hAnsi="Times New Roman"/>
        </w:rPr>
        <w:t xml:space="preserve">(train.set, </w:t>
      </w:r>
      <w:r w:rsidRPr="000626F7">
        <w:rPr>
          <w:rStyle w:val="DataTypeTok"/>
          <w:rFonts w:ascii="Times New Roman" w:hAnsi="Times New Roman"/>
        </w:rPr>
        <w:t>v=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)</w:t>
      </w:r>
    </w:p>
    <w:p w14:paraId="32BC600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xgb_spe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boost_tre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tre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engin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xgboost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mod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classification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verdose_rec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recipe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xgbworkflow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workflow</w:t>
      </w:r>
      <w:r w:rsidRPr="000626F7">
        <w:rPr>
          <w:rStyle w:val="NormalTok"/>
          <w:rFonts w:ascii="Times New Roman" w:hAnsi="Times New Roman"/>
        </w:rPr>
        <w:t xml:space="preserve">(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model</w:t>
      </w:r>
      <w:r w:rsidRPr="000626F7">
        <w:rPr>
          <w:rStyle w:val="NormalTok"/>
          <w:rFonts w:ascii="Times New Roman" w:hAnsi="Times New Roman"/>
        </w:rPr>
        <w:t xml:space="preserve">(xgb_spec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recipe</w:t>
      </w:r>
      <w:r w:rsidRPr="000626F7">
        <w:rPr>
          <w:rStyle w:val="NormalTok"/>
          <w:rFonts w:ascii="Times New Roman" w:hAnsi="Times New Roman"/>
        </w:rPr>
        <w:t>(overdose_rec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lastRenderedPageBreak/>
        <w:t>xgb_fi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xgbworkflow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xgb_fit_rs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NormalTok"/>
          <w:rFonts w:ascii="Times New Roman" w:hAnsi="Times New Roman"/>
        </w:rPr>
        <w:t xml:space="preserve">xgbworkflow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_resamples</w:t>
      </w:r>
      <w:r w:rsidRPr="000626F7">
        <w:rPr>
          <w:rStyle w:val="NormalTok"/>
          <w:rFonts w:ascii="Times New Roman" w:hAnsi="Times New Roman"/>
        </w:rPr>
        <w:t>(ten_fold)</w:t>
      </w:r>
    </w:p>
    <w:p w14:paraId="7FBBC10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llect_metrics</w:t>
      </w:r>
      <w:r w:rsidRPr="000626F7">
        <w:rPr>
          <w:rStyle w:val="NormalTok"/>
          <w:rFonts w:ascii="Times New Roman" w:hAnsi="Times New Roman"/>
        </w:rPr>
        <w:t>(xgb_fit_rs)</w:t>
      </w:r>
    </w:p>
    <w:p w14:paraId="60E9325C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# A tibble: 2 x 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.metric  .estimator  mean     n std_er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&lt;chr&gt;    &lt;chr&gt;      &lt;dbl&gt; &lt;int&gt;   &lt;dbl&gt;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accuracy binary     0.754    10 0.0019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 roc_auc  binary     0.839    10 0.00211</w:t>
      </w:r>
    </w:p>
    <w:p w14:paraId="6D3DE72F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Random Forest</w:t>
      </w:r>
    </w:p>
    <w:p w14:paraId="7ADAE843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en_fol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vfold_cv</w:t>
      </w:r>
      <w:r w:rsidRPr="000626F7">
        <w:rPr>
          <w:rStyle w:val="NormalTok"/>
          <w:rFonts w:ascii="Times New Roman" w:hAnsi="Times New Roman"/>
        </w:rPr>
        <w:t xml:space="preserve">(train.set, </w:t>
      </w:r>
      <w:r w:rsidRPr="000626F7">
        <w:rPr>
          <w:rStyle w:val="DataTypeTok"/>
          <w:rFonts w:ascii="Times New Roman" w:hAnsi="Times New Roman"/>
        </w:rPr>
        <w:t>v=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)</w:t>
      </w:r>
    </w:p>
    <w:p w14:paraId="3B0D4BA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_spe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and_fores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tre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500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engin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ranger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mod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classification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verdose_rec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recipe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fworkflow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workflow</w:t>
      </w:r>
      <w:r w:rsidRPr="000626F7">
        <w:rPr>
          <w:rStyle w:val="NormalTok"/>
          <w:rFonts w:ascii="Times New Roman" w:hAnsi="Times New Roman"/>
        </w:rPr>
        <w:t xml:space="preserve">(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model</w:t>
      </w:r>
      <w:r w:rsidRPr="000626F7">
        <w:rPr>
          <w:rStyle w:val="NormalTok"/>
          <w:rFonts w:ascii="Times New Roman" w:hAnsi="Times New Roman"/>
        </w:rPr>
        <w:t xml:space="preserve">(rf_spec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recipe</w:t>
      </w:r>
      <w:r w:rsidRPr="000626F7">
        <w:rPr>
          <w:rStyle w:val="NormalTok"/>
          <w:rFonts w:ascii="Times New Roman" w:hAnsi="Times New Roman"/>
        </w:rPr>
        <w:t>(overdose_rec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f_fi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rfworkflow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f_fit_rs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NormalTok"/>
          <w:rFonts w:ascii="Times New Roman" w:hAnsi="Times New Roman"/>
        </w:rPr>
        <w:t xml:space="preserve">rfworkflow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_resamples</w:t>
      </w:r>
      <w:r w:rsidRPr="000626F7">
        <w:rPr>
          <w:rStyle w:val="NormalTok"/>
          <w:rFonts w:ascii="Times New Roman" w:hAnsi="Times New Roman"/>
        </w:rPr>
        <w:t>(ten_fold)</w:t>
      </w:r>
    </w:p>
    <w:p w14:paraId="081BFC25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llect_metrics</w:t>
      </w:r>
      <w:r w:rsidRPr="000626F7">
        <w:rPr>
          <w:rStyle w:val="NormalTok"/>
          <w:rFonts w:ascii="Times New Roman" w:hAnsi="Times New Roman"/>
        </w:rPr>
        <w:t>(rf_fit_rs)</w:t>
      </w:r>
    </w:p>
    <w:p w14:paraId="34A4CCF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# A tibble: 2 x 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.metric  .estimator  mean     n std_er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&lt;chr&gt;    &lt;chr&gt;      &lt;dbl&gt; &lt;int&gt;   &lt;dbl&gt;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accuracy binary     0.799    10 0.0029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 roc_auc  binary     0.883    10 0.00240</w:t>
      </w:r>
    </w:p>
    <w:p w14:paraId="3157078D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Logistic Regression</w:t>
      </w:r>
    </w:p>
    <w:p w14:paraId="72C9896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en_fol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vfold_cv</w:t>
      </w:r>
      <w:r w:rsidRPr="000626F7">
        <w:rPr>
          <w:rStyle w:val="NormalTok"/>
          <w:rFonts w:ascii="Times New Roman" w:hAnsi="Times New Roman"/>
        </w:rPr>
        <w:t xml:space="preserve">(train.set, </w:t>
      </w:r>
      <w:r w:rsidRPr="000626F7">
        <w:rPr>
          <w:rStyle w:val="DataTypeTok"/>
          <w:rFonts w:ascii="Times New Roman" w:hAnsi="Times New Roman"/>
        </w:rPr>
        <w:t>v=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)</w:t>
      </w:r>
    </w:p>
    <w:p w14:paraId="38AA3FA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lm_spe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logistic_reg</w:t>
      </w:r>
      <w:r w:rsidRPr="000626F7">
        <w:rPr>
          <w:rStyle w:val="NormalTok"/>
          <w:rFonts w:ascii="Times New Roman" w:hAnsi="Times New Roman"/>
        </w:rPr>
        <w:t xml:space="preserve">(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engin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glm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lastRenderedPageBreak/>
        <w:t xml:space="preserve">  </w:t>
      </w:r>
      <w:r w:rsidRPr="000626F7">
        <w:rPr>
          <w:rStyle w:val="KeywordTok"/>
          <w:rFonts w:ascii="Times New Roman" w:hAnsi="Times New Roman"/>
        </w:rPr>
        <w:t>translate</w:t>
      </w:r>
      <w:r w:rsidRPr="000626F7">
        <w:rPr>
          <w:rStyle w:val="NormalTok"/>
          <w:rFonts w:ascii="Times New Roman" w:hAnsi="Times New Roman"/>
        </w:rPr>
        <w:t>(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verdose_rec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recipe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glmworkflow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workflow</w:t>
      </w:r>
      <w:r w:rsidRPr="000626F7">
        <w:rPr>
          <w:rStyle w:val="NormalTok"/>
          <w:rFonts w:ascii="Times New Roman" w:hAnsi="Times New Roman"/>
        </w:rPr>
        <w:t xml:space="preserve">(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model</w:t>
      </w:r>
      <w:r w:rsidRPr="000626F7">
        <w:rPr>
          <w:rStyle w:val="NormalTok"/>
          <w:rFonts w:ascii="Times New Roman" w:hAnsi="Times New Roman"/>
        </w:rPr>
        <w:t xml:space="preserve">(glm_spec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recipe</w:t>
      </w:r>
      <w:r w:rsidRPr="000626F7">
        <w:rPr>
          <w:rStyle w:val="NormalTok"/>
          <w:rFonts w:ascii="Times New Roman" w:hAnsi="Times New Roman"/>
        </w:rPr>
        <w:t>(overdose_rec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glm_fi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glmworkflow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glm_fit_rs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NormalTok"/>
          <w:rFonts w:ascii="Times New Roman" w:hAnsi="Times New Roman"/>
        </w:rPr>
        <w:t xml:space="preserve">glmworkflow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_resamples</w:t>
      </w:r>
      <w:r w:rsidRPr="000626F7">
        <w:rPr>
          <w:rStyle w:val="NormalTok"/>
          <w:rFonts w:ascii="Times New Roman" w:hAnsi="Times New Roman"/>
        </w:rPr>
        <w:t>(ten_fold)</w:t>
      </w:r>
    </w:p>
    <w:p w14:paraId="76593C97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llect_metrics</w:t>
      </w:r>
      <w:r w:rsidRPr="000626F7">
        <w:rPr>
          <w:rStyle w:val="NormalTok"/>
          <w:rFonts w:ascii="Times New Roman" w:hAnsi="Times New Roman"/>
        </w:rPr>
        <w:t>(glm_fit_rs)</w:t>
      </w:r>
    </w:p>
    <w:p w14:paraId="587652E8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# A tibble: 2 x 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.metric  .estimator  mean     n std_er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&lt;chr&gt;    &lt;chr&gt;      &lt;dbl&gt; &lt;int&gt;   &lt;dbl&gt;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accuracy binary     0.606    10 0.0024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 roc_auc  binary     0.646    10 0.00165</w:t>
      </w:r>
    </w:p>
    <w:p w14:paraId="4E577741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KNN</w:t>
      </w:r>
    </w:p>
    <w:p w14:paraId="0C86E4D0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en_fol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vfold_cv</w:t>
      </w:r>
      <w:r w:rsidRPr="000626F7">
        <w:rPr>
          <w:rStyle w:val="NormalTok"/>
          <w:rFonts w:ascii="Times New Roman" w:hAnsi="Times New Roman"/>
        </w:rPr>
        <w:t xml:space="preserve">(train.set, </w:t>
      </w:r>
      <w:r w:rsidRPr="000626F7">
        <w:rPr>
          <w:rStyle w:val="DataTypeTok"/>
          <w:rFonts w:ascii="Times New Roman" w:hAnsi="Times New Roman"/>
        </w:rPr>
        <w:t>v=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)</w:t>
      </w:r>
    </w:p>
    <w:p w14:paraId="2E04BE2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knn_spe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nearest_neighbor</w:t>
      </w:r>
      <w:r w:rsidRPr="000626F7">
        <w:rPr>
          <w:rStyle w:val="NormalTok"/>
          <w:rFonts w:ascii="Times New Roman" w:hAnsi="Times New Roman"/>
        </w:rPr>
        <w:t xml:space="preserve">(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engin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kknn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mod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classification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NormalTok"/>
          <w:rFonts w:ascii="Times New Roman" w:hAnsi="Times New Roman"/>
        </w:rPr>
        <w:t>translate</w:t>
      </w:r>
    </w:p>
    <w:p w14:paraId="06FEC52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overdose_rec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recipe</w:t>
      </w:r>
      <w:r w:rsidRPr="000626F7">
        <w:rPr>
          <w:rStyle w:val="NormalTok"/>
          <w:rFonts w:ascii="Times New Roman" w:hAnsi="Times New Roman"/>
        </w:rPr>
        <w:t xml:space="preserve">(fatal_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knnworkflow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workflow</w:t>
      </w:r>
      <w:r w:rsidRPr="000626F7">
        <w:rPr>
          <w:rStyle w:val="NormalTok"/>
          <w:rFonts w:ascii="Times New Roman" w:hAnsi="Times New Roman"/>
        </w:rPr>
        <w:t xml:space="preserve">(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model</w:t>
      </w:r>
      <w:r w:rsidRPr="000626F7">
        <w:rPr>
          <w:rStyle w:val="NormalTok"/>
          <w:rFonts w:ascii="Times New Roman" w:hAnsi="Times New Roman"/>
        </w:rPr>
        <w:t xml:space="preserve">(knn_spec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recipe</w:t>
      </w:r>
      <w:r w:rsidRPr="000626F7">
        <w:rPr>
          <w:rStyle w:val="NormalTok"/>
          <w:rFonts w:ascii="Times New Roman" w:hAnsi="Times New Roman"/>
        </w:rPr>
        <w:t>(overdose_rec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knn_fi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knnworkflow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knn_fit_rs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NormalTok"/>
          <w:rFonts w:ascii="Times New Roman" w:hAnsi="Times New Roman"/>
        </w:rPr>
        <w:t xml:space="preserve">knnworkflow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_resamples</w:t>
      </w:r>
      <w:r w:rsidRPr="000626F7">
        <w:rPr>
          <w:rStyle w:val="NormalTok"/>
          <w:rFonts w:ascii="Times New Roman" w:hAnsi="Times New Roman"/>
        </w:rPr>
        <w:t>(ten_fold)</w:t>
      </w:r>
    </w:p>
    <w:p w14:paraId="76DEB98A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llect_metrics</w:t>
      </w:r>
      <w:r w:rsidRPr="000626F7">
        <w:rPr>
          <w:rStyle w:val="NormalTok"/>
          <w:rFonts w:ascii="Times New Roman" w:hAnsi="Times New Roman"/>
        </w:rPr>
        <w:t>(knn_fit_rs)</w:t>
      </w:r>
    </w:p>
    <w:p w14:paraId="5980E8CE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lastRenderedPageBreak/>
        <w:t>## # A tibble: 2 x 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.metric  .estimator  mean     n std_er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&lt;chr&gt;    &lt;chr&gt;      &lt;dbl&gt; &lt;int&gt;   &lt;dbl&gt;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accuracy binary     0.766    10 0.0025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 roc_auc  binary     0.757    10 0.00365</w:t>
      </w:r>
    </w:p>
    <w:p w14:paraId="41700279" w14:textId="77777777" w:rsidR="00AC5B5B" w:rsidRPr="000626F7" w:rsidRDefault="00AC5B5B" w:rsidP="00AC5B5B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Testing for the best performing model</w:t>
      </w:r>
    </w:p>
    <w:p w14:paraId="011BBB6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## XGBoost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xgb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ob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xgb_fit, test.set, </w:t>
      </w:r>
      <w:r w:rsidRPr="000626F7">
        <w:rPr>
          <w:rStyle w:val="DataTypeTok"/>
          <w:rFonts w:ascii="Times New Roman" w:hAnsi="Times New Roman"/>
        </w:rPr>
        <w:t>type=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iction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 xml:space="preserve">(class_pred, prob_pre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Nam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XGB_Class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LR_DeathProb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_NotDeathProb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DD_pre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bind_cols</w:t>
      </w:r>
      <w:r w:rsidRPr="000626F7">
        <w:rPr>
          <w:rStyle w:val="NormalTok"/>
          <w:rFonts w:ascii="Times New Roman" w:hAnsi="Times New Roman"/>
        </w:rPr>
        <w:t>(predictions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mxgboos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XGB_Class, 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cmxgboost)</w:t>
      </w:r>
    </w:p>
    <w:p w14:paraId="1FF1BB1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6117  97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2924  9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45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369, 0.6549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304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5045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6765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529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628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899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3557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905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17A2EBD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lastRenderedPageBreak/>
        <w:t>### RF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rf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ob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rf_fit, test.set, </w:t>
      </w:r>
      <w:r w:rsidRPr="000626F7">
        <w:rPr>
          <w:rStyle w:val="DataTypeTok"/>
          <w:rFonts w:ascii="Times New Roman" w:hAnsi="Times New Roman"/>
        </w:rPr>
        <w:t>type=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iction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 xml:space="preserve">(class_pred, prob_pre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Nam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rf_Class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LR_DeathProb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_NotDeathProb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DD_pre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bind_cols</w:t>
      </w:r>
      <w:r w:rsidRPr="000626F7">
        <w:rPr>
          <w:rStyle w:val="NormalTok"/>
          <w:rFonts w:ascii="Times New Roman" w:hAnsi="Times New Roman"/>
        </w:rPr>
        <w:t>(predictions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mrf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rf_Class, 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cmrf)</w:t>
      </w:r>
    </w:p>
    <w:p w14:paraId="603EB34B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6501 106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2540  90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72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638, 0.6814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37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458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719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6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59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81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312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88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6071231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## GLM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glm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ob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glm_fit, test.set, </w:t>
      </w:r>
      <w:r w:rsidRPr="000626F7">
        <w:rPr>
          <w:rStyle w:val="DataTypeTok"/>
          <w:rFonts w:ascii="Times New Roman" w:hAnsi="Times New Roman"/>
        </w:rPr>
        <w:t>type=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iction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 xml:space="preserve">(class_pred, prob_pre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Nam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glm_Class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LR_DeathProb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_NotDeathProb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lastRenderedPageBreak/>
        <w:t>ODD_pre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bind_cols</w:t>
      </w:r>
      <w:r w:rsidRPr="000626F7">
        <w:rPr>
          <w:rStyle w:val="NormalTok"/>
          <w:rFonts w:ascii="Times New Roman" w:hAnsi="Times New Roman"/>
        </w:rPr>
        <w:t>(predictions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m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glm_Class, 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cm)</w:t>
      </w:r>
    </w:p>
    <w:p w14:paraId="6F5B2B19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5368  74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3673 122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598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5897, 0.6081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36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622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593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49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78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111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444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608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17915BD1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## KNN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knn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ob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knn_fit, test.set, </w:t>
      </w:r>
      <w:r w:rsidRPr="000626F7">
        <w:rPr>
          <w:rStyle w:val="DataTypeTok"/>
          <w:rFonts w:ascii="Times New Roman" w:hAnsi="Times New Roman"/>
        </w:rPr>
        <w:t>type=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iction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 xml:space="preserve">(class_pred, prob_pre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Nam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knn_Class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LR_DeathProb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_NotDeathProb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DD_pre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bind_cols</w:t>
      </w:r>
      <w:r w:rsidRPr="000626F7">
        <w:rPr>
          <w:rStyle w:val="NormalTok"/>
          <w:rFonts w:ascii="Times New Roman" w:hAnsi="Times New Roman"/>
        </w:rPr>
        <w:t>(predictions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knncm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knn_Class, 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fatal_od_case, 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knncm)</w:t>
      </w:r>
    </w:p>
    <w:p w14:paraId="3E7C0C76" w14:textId="77777777" w:rsidR="00AC5B5B" w:rsidRPr="000626F7" w:rsidRDefault="00AC5B5B" w:rsidP="00AC5B5B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lastRenderedPageBreak/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7257 149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1784  46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702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935, 0.7107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8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0394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4.064e-07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2390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026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2081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293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178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426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2047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208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363417C9" w14:textId="77777777" w:rsidR="006D4D93" w:rsidRPr="000626F7" w:rsidRDefault="006D4D93" w:rsidP="006D4D93">
      <w:pPr>
        <w:pStyle w:val="Heading8"/>
      </w:pPr>
      <w:bookmarkStart w:id="10" w:name="_Toc163553935"/>
      <w:r w:rsidRPr="000626F7">
        <w:t>ML Prediction Code for Overdose</w:t>
      </w:r>
      <w:bookmarkEnd w:id="10"/>
    </w:p>
    <w:p w14:paraId="07815A9B" w14:textId="77777777" w:rsidR="006D4D93" w:rsidRPr="000626F7" w:rsidRDefault="006D4D93" w:rsidP="006D4D93">
      <w:pPr>
        <w:pStyle w:val="Heading9"/>
      </w:pPr>
      <w:r w:rsidRPr="000626F7">
        <w:t>Data preprocessing</w:t>
      </w:r>
    </w:p>
    <w:p w14:paraId="087DA4F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idyvers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dply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gapminde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care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xgboos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forcat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mic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vctr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nania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arsenal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janitor)</w:t>
      </w:r>
    </w:p>
    <w:p w14:paraId="572E0AC4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loading data</w:t>
      </w:r>
    </w:p>
    <w:p w14:paraId="1C5FF12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ICDderivedvariable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og data/ICDderivedvariables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harmanetdinpin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og data/Pharmanetdinpin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vw_cdr_case_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og data/vw_cdr_case_b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lastRenderedPageBreak/>
        <w:t>vw_od_case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og data/vw_od_case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27B3008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glimpse</w:t>
      </w:r>
      <w:r w:rsidRPr="000626F7">
        <w:rPr>
          <w:rStyle w:val="NormalTok"/>
          <w:rFonts w:ascii="Times New Roman" w:hAnsi="Times New Roman"/>
        </w:rPr>
        <w:t>(ICDderivedvariables)</w:t>
      </w:r>
    </w:p>
    <w:p w14:paraId="1927AD4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glimpse</w:t>
      </w:r>
      <w:r w:rsidRPr="000626F7">
        <w:rPr>
          <w:rStyle w:val="NormalTok"/>
          <w:rFonts w:ascii="Times New Roman" w:hAnsi="Times New Roman"/>
        </w:rPr>
        <w:t>(Pharmanetdinpin)</w:t>
      </w:r>
    </w:p>
    <w:p w14:paraId="222E86A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Rows: 57,902,31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lumns: 3</w:t>
      </w:r>
      <w:r w:rsidRPr="000626F7">
        <w:rPr>
          <w:rFonts w:ascii="Times New Roman" w:hAnsi="Times New Roman"/>
        </w:rPr>
        <w:br/>
      </w:r>
    </w:p>
    <w:p w14:paraId="6DEFBD8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glimpse</w:t>
      </w:r>
      <w:r w:rsidRPr="000626F7">
        <w:rPr>
          <w:rStyle w:val="NormalTok"/>
          <w:rFonts w:ascii="Times New Roman" w:hAnsi="Times New Roman"/>
        </w:rPr>
        <w:t>(vw_cdr_case_b)</w:t>
      </w:r>
    </w:p>
    <w:p w14:paraId="2146EB9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glimpse</w:t>
      </w:r>
      <w:r w:rsidRPr="000626F7">
        <w:rPr>
          <w:rStyle w:val="NormalTok"/>
          <w:rFonts w:ascii="Times New Roman" w:hAnsi="Times New Roman"/>
        </w:rPr>
        <w:t>(vw_od_case)</w:t>
      </w:r>
    </w:p>
    <w:p w14:paraId="38C8C9F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ength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unique</w:t>
      </w:r>
      <w:r w:rsidRPr="000626F7">
        <w:rPr>
          <w:rStyle w:val="NormalTok"/>
          <w:rFonts w:ascii="Times New Roman" w:hAnsi="Times New Roman"/>
        </w:rPr>
        <w:t>(vw_od_case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moh_study_id)) </w:t>
      </w:r>
      <w:r w:rsidRPr="000626F7">
        <w:rPr>
          <w:rStyle w:val="OperatorTok"/>
          <w:rFonts w:ascii="Times New Roman" w:hAnsi="Times New Roman"/>
        </w:rPr>
        <w:t>=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vw_od_case)</w:t>
      </w:r>
    </w:p>
    <w:p w14:paraId="09F8AE7F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TRUE</w:t>
      </w:r>
    </w:p>
    <w:p w14:paraId="244B069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_distinct</w:t>
      </w:r>
      <w:r w:rsidRPr="000626F7">
        <w:rPr>
          <w:rStyle w:val="NormalTok"/>
          <w:rFonts w:ascii="Times New Roman" w:hAnsi="Times New Roman"/>
        </w:rPr>
        <w:t>(ICDderivedvariable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moh_study_id)</w:t>
      </w:r>
    </w:p>
    <w:p w14:paraId="6D48C17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094483</w:t>
      </w:r>
    </w:p>
    <w:p w14:paraId="1B33FB8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_distinct</w:t>
      </w:r>
      <w:r w:rsidRPr="000626F7">
        <w:rPr>
          <w:rStyle w:val="NormalTok"/>
          <w:rFonts w:ascii="Times New Roman" w:hAnsi="Times New Roman"/>
        </w:rPr>
        <w:t>(Pharmanetdinpin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moh_study_id)</w:t>
      </w:r>
    </w:p>
    <w:p w14:paraId="3445548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647873</w:t>
      </w:r>
    </w:p>
    <w:p w14:paraId="62C82A10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_distinct</w:t>
      </w:r>
      <w:r w:rsidRPr="000626F7">
        <w:rPr>
          <w:rStyle w:val="NormalTok"/>
          <w:rFonts w:ascii="Times New Roman" w:hAnsi="Times New Roman"/>
        </w:rPr>
        <w:t>(vw_cdr_case_b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moh_study_id)</w:t>
      </w:r>
    </w:p>
    <w:p w14:paraId="3402870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608182</w:t>
      </w:r>
    </w:p>
    <w:p w14:paraId="6003AC0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dataset1 &lt;- left_join(vw_cdr_case_b, Pharmanetdinpin, by = "moh_study_id"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controls &lt;- left_join(dataset1, ICDderivedvariables,  by = "moh_study_id")</w:t>
      </w:r>
    </w:p>
    <w:p w14:paraId="07EB6C20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controls$moh_study_id)) == nrow(controls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controls1 &lt;- controls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distinct(moh_study_id, .keep_all = TRU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length(unique(controls1$moh_study_id)) == nrow(controls1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glimpse(controls1)</w:t>
      </w:r>
    </w:p>
    <w:p w14:paraId="6D9FCA7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 xml:space="preserve"># controls2 &lt;- controls1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 select(moh_study_id, ost, rheumatoid_arthritis_date_b, parkinsonism_date_b, osteo_arthritis_date_b, osteo_porosis_date_b, ms_date_b, mood_anx_date_b, isch_stroke_date_b, ihd_date_b, hypertension_date_b, hosp_tia_date_b, hosp_stroke_date_b, heart_failure_date_b, haemorr_stroke_date_b, epilepsy_date_b, diabetes_date_b, depression_date_b, copd_date_b, ckd_date_b, asthma_date_b, angina_date_b, ami_date_b, alzheimer_dementia_date_b, Tobaccouse, Tissueinfection, substancerelateddisorders.x, Stimulantuse, Sepsis, Sedativeandhypnoticuse, psychoticdisorders, Polysubstance, Personalitydisorders, Otherpsychoactivedruguse, Osteomyelitis, Opioiduse, Neuroticrelateddisorders, Neurocognitivedisorders, Multiplementalillness, Mooddisorders, Intellectualdisability, Hallucinogensuse, Endocarditis, earlyonsetdisorders, </w:t>
      </w:r>
      <w:r w:rsidRPr="000626F7">
        <w:rPr>
          <w:rStyle w:val="CommentTok"/>
          <w:rFonts w:ascii="Times New Roman" w:hAnsi="Times New Roman"/>
        </w:rPr>
        <w:lastRenderedPageBreak/>
        <w:t>Developmentdisorders, Cocaineuse, Cannabinoiduse, Behaviouralpsychologicaldisturbances, Alcoholu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controls3 &lt;- na.omit(controls2)</w:t>
      </w:r>
    </w:p>
    <w:p w14:paraId="2626EB9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gg_miss_var(controls1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gg_miss_var(controls3)</w:t>
      </w:r>
    </w:p>
    <w:p w14:paraId="3E2971F3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odmohs &lt;- vw_od_case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select(moh_study_id)</w:t>
      </w:r>
    </w:p>
    <w:p w14:paraId="57054C8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controls4 &lt;- subset(controls3, !(moh_study_id %in% odmohs$moh_study_id))</w:t>
      </w:r>
    </w:p>
    <w:p w14:paraId="0156657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controls5&lt;- sample_n(controls4, 36679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controls6&lt;- controls5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 select(-moh_study_id) %&gt;%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mutate(od_case = 0)</w:t>
      </w:r>
    </w:p>
    <w:p w14:paraId="6A7F281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write.csv(controls4, "controlsbigpool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controls6, "controls.csv", row.names = FALSE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ontrolsbigpo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controlsbigpool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glimpse</w:t>
      </w:r>
      <w:r w:rsidRPr="000626F7">
        <w:rPr>
          <w:rStyle w:val="NormalTok"/>
          <w:rFonts w:ascii="Times New Roman" w:hAnsi="Times New Roman"/>
        </w:rPr>
        <w:t>(controlsbigpool)</w:t>
      </w:r>
    </w:p>
    <w:p w14:paraId="2B3224D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Rows: 446,71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lumns: 49</w:t>
      </w:r>
      <w:r w:rsidRPr="000626F7">
        <w:rPr>
          <w:rFonts w:ascii="Times New Roman" w:hAnsi="Times New Roman"/>
        </w:rPr>
        <w:br/>
      </w:r>
    </w:p>
    <w:p w14:paraId="3DBB5425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pulling OD populationg</w:t>
      </w:r>
    </w:p>
    <w:p w14:paraId="5697F0B3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dataset2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og data/datasetfirst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ontrolsbigpo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controlsbigpool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glimpse</w:t>
      </w:r>
      <w:r w:rsidRPr="000626F7">
        <w:rPr>
          <w:rStyle w:val="NormalTok"/>
          <w:rFonts w:ascii="Times New Roman" w:hAnsi="Times New Roman"/>
        </w:rPr>
        <w:t>(controlsbigpool)</w:t>
      </w:r>
    </w:p>
    <w:p w14:paraId="1DF9D40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Rows: 446,71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lumns: 49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controls6 &lt;- read_csv("U:/Andy's Thesis/MLoverdose in general/GeneralodML/controls.csv" , show_col_types = FALSE)</w:t>
      </w:r>
    </w:p>
    <w:p w14:paraId="1447D19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dataset3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dataset2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istinct</w:t>
      </w:r>
      <w:r w:rsidRPr="000626F7">
        <w:rPr>
          <w:rStyle w:val="NormalTok"/>
          <w:rFonts w:ascii="Times New Roman" w:hAnsi="Times New Roman"/>
        </w:rPr>
        <w:t xml:space="preserve">(moh_study_id, </w:t>
      </w:r>
      <w:r w:rsidRPr="000626F7">
        <w:rPr>
          <w:rStyle w:val="DataTypeTok"/>
          <w:rFonts w:ascii="Times New Roman" w:hAnsi="Times New Roman"/>
        </w:rPr>
        <w:t>.keep_al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gg_miss_var</w:t>
      </w:r>
      <w:r w:rsidRPr="000626F7">
        <w:rPr>
          <w:rStyle w:val="NormalTok"/>
          <w:rFonts w:ascii="Times New Roman" w:hAnsi="Times New Roman"/>
        </w:rPr>
        <w:t xml:space="preserve">(dataset3, </w:t>
      </w:r>
      <w:r w:rsidRPr="000626F7">
        <w:rPr>
          <w:rStyle w:val="DataTypeTok"/>
          <w:rFonts w:ascii="Times New Roman" w:hAnsi="Times New Roman"/>
        </w:rPr>
        <w:t>show_pct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)</w:t>
      </w:r>
    </w:p>
    <w:p w14:paraId="22400E15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DA91DCE" wp14:editId="2BE92880">
            <wp:extent cx="5334000" cy="5334000"/>
            <wp:effectExtent l="0" t="0" r="0" b="0"/>
            <wp:docPr id="279566151" name="Picture" descr="A screenshot of a computer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9566151" name="Picture" descr="A screenshot of a computer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5334000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E690403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glimpse</w:t>
      </w:r>
      <w:r w:rsidRPr="000626F7">
        <w:rPr>
          <w:rStyle w:val="NormalTok"/>
          <w:rFonts w:ascii="Times New Roman" w:hAnsi="Times New Roman"/>
        </w:rPr>
        <w:t>(dataset3)</w:t>
      </w:r>
    </w:p>
    <w:p w14:paraId="6DCBAC6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Rows: 36,67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lumns: 67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na_coun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sapply</w:t>
      </w:r>
      <w:r w:rsidRPr="000626F7">
        <w:rPr>
          <w:rStyle w:val="NormalTok"/>
          <w:rFonts w:ascii="Times New Roman" w:hAnsi="Times New Roman"/>
        </w:rPr>
        <w:t xml:space="preserve">(dataset3, </w:t>
      </w:r>
      <w:r w:rsidRPr="000626F7">
        <w:rPr>
          <w:rStyle w:val="ControlFlowTok"/>
          <w:rFonts w:ascii="Times New Roman" w:hAnsi="Times New Roman"/>
        </w:rPr>
        <w:t>function</w:t>
      </w:r>
      <w:r w:rsidRPr="000626F7">
        <w:rPr>
          <w:rStyle w:val="NormalTok"/>
          <w:rFonts w:ascii="Times New Roman" w:hAnsi="Times New Roman"/>
        </w:rPr>
        <w:t xml:space="preserve">(y) </w:t>
      </w:r>
      <w:r w:rsidRPr="000626F7">
        <w:rPr>
          <w:rStyle w:val="KeywordTok"/>
          <w:rFonts w:ascii="Times New Roman" w:hAnsi="Times New Roman"/>
        </w:rPr>
        <w:t>sum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length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which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is.na</w:t>
      </w:r>
      <w:r w:rsidRPr="000626F7">
        <w:rPr>
          <w:rStyle w:val="NormalTok"/>
          <w:rFonts w:ascii="Times New Roman" w:hAnsi="Times New Roman"/>
        </w:rPr>
        <w:t>(y)))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na_coun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>(na_count)</w:t>
      </w:r>
    </w:p>
    <w:p w14:paraId="39A19F9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 xml:space="preserve"> data1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dataset3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moh_study_id, ost, rheumatoid_arthritis_date_b, parkinsonism_date_b, osteo_arthritis_date_b, osteo_porosis_date_b, ms_date_b, mood_anx_date_b, isch_stroke_date_b, ihd_date_b, hypertension_date_b, hosp_tia_date_b, hosp_stroke_date_b, heart_failure_date_b, haemorr_stroke_date_b, epilepsy_date_b, diabetes_date_b, depression_date_b, copd_date_b, ckd_date_b, asthma_date_b, angina_date_b, ami_date_b, alzheimer_dementia_date_b, Tobaccouse, Tissueinfection, substancerelateddisorders.x, Stimulantuse, Sepsis, Sedativeandhypnoticuse, psychoticdisorders, Polysubstance, Personalitydisorders, Otherpsychoactivedruguse, Osteomyelitis, Opioiduse, Neuroticrelateddisorders, Neurocognitivedisorders, Multiplementalillness, Mooddisorders, Intellectualdisability, Hallucinogensuse, Endocarditis, earlyonsetdisorders, Devel</w:t>
      </w:r>
      <w:r w:rsidRPr="000626F7">
        <w:rPr>
          <w:rStyle w:val="NormalTok"/>
          <w:rFonts w:ascii="Times New Roman" w:hAnsi="Times New Roman"/>
        </w:rPr>
        <w:lastRenderedPageBreak/>
        <w:t>opmentdisorders, Cocaineuse, Cannabinoiduse, Behaviouralpsychologicaldisturbances, Alcoholuse)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data2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1[,</w:t>
      </w:r>
      <w:r w:rsidRPr="000626F7">
        <w:rPr>
          <w:rStyle w:val="OperatorTok"/>
          <w:rFonts w:ascii="Times New Roman" w:hAnsi="Times New Roman"/>
        </w:rPr>
        <w:t>-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>]</w:t>
      </w:r>
    </w:p>
    <w:p w14:paraId="087367B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 xml:space="preserve"> controlsbigpool1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controlsbigpool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OperatorTok"/>
          <w:rFonts w:ascii="Times New Roman" w:hAnsi="Times New Roman"/>
        </w:rPr>
        <w:t>-</w:t>
      </w:r>
      <w:r w:rsidRPr="000626F7">
        <w:rPr>
          <w:rStyle w:val="NormalTok"/>
          <w:rFonts w:ascii="Times New Roman" w:hAnsi="Times New Roman"/>
        </w:rPr>
        <w:t xml:space="preserve">moh_study_i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0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mpare_df_cols</w:t>
      </w:r>
      <w:r w:rsidRPr="000626F7">
        <w:rPr>
          <w:rStyle w:val="NormalTok"/>
          <w:rFonts w:ascii="Times New Roman" w:hAnsi="Times New Roman"/>
        </w:rPr>
        <w:t>(data2, controlsbigpool1)</w:t>
      </w:r>
    </w:p>
    <w:p w14:paraId="4E5E18B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                          column_name   data2 controlsbigpool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                           Alcoholuse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             alzheimer_dementia_date_b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3                            ami_date_b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4                         angina_date_b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5                         asthma_date_b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6  Behaviouralpsychologicaldisturbances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7                        Cannabinoiduse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8                            ckd_date_b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9                            Cocaineuse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0                          copd_date_b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1                    depression_date_b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2                 Developmentdisorders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3                      diabetes_date_b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4                  earlyonsetdisorders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5                         Endocarditis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6                      epilepsy_date_b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7                haemorr_stroke_date_b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8                     Hallucinogensuse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9                 heart_failure_date_b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0                   hosp_stroke_date_b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1                      hosp_tia_date_b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2                  hypertension_date_b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3                           ihd_date_b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4               Intellectualdisability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                   isch_stroke_date_b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6                      mood_anx_date_b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7                        Mooddisorders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8                            ms_date_b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9                Multiplementalillness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30              Neurocognitivedisorders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31             Neuroticrelateddisorders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32                              od_case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33                            Opioiduse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34                                  ost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35               osteo_arthritis_date_b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>## 36                 osteo_porosis_date_b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37                        Osteomyelitis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38             Otherpsychoactivedruguse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39                  parkinsonism_date_b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40                 Personalitydisorders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41                        Polysubstance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42                   psychoticdisorders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43          rheumatoid_arthritis_date_b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44               Sedativeandhypnoticuse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45                               Sepsis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46                         Stimulantuse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47          substancerelateddisorders.x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48                      Tissueinfection numeric          numeric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49                           Tobaccouse numeric          numeric</w:t>
      </w:r>
    </w:p>
    <w:p w14:paraId="0AE60FE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overdosedata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bind</w:t>
      </w:r>
      <w:r w:rsidRPr="000626F7">
        <w:rPr>
          <w:rStyle w:val="NormalTok"/>
          <w:rFonts w:ascii="Times New Roman" w:hAnsi="Times New Roman"/>
        </w:rPr>
        <w:t>(data2, controlsbigpool1)</w:t>
      </w:r>
    </w:p>
    <w:p w14:paraId="36FCBCF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overdosedata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18EA952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0      1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446710  36679</w:t>
      </w:r>
    </w:p>
    <w:p w14:paraId="7A695DFF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inferencedataset1 &lt;- as.data.frame((unclass(overdosedata)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nferencedataset1 &lt;- data.frame(complete(mice(inferencedataset1, m=7, method = "cart", seed= 123,  remove.collinear=FALSE)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inferencedataset1, "inferencedataset1.csv", row.names = FALSE)</w:t>
      </w:r>
    </w:p>
    <w:p w14:paraId="3747F580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splitting before imputation</w:t>
      </w:r>
    </w:p>
    <w:p w14:paraId="5EA1FEB3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set.seed(2001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data &lt;- overdosedata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index= createDataPartition(y=data$od_case, p = 0.7, list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rain.set = data[index,]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est.set = data[-index,]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est.set$od_case = as.factor(test.set $od_ca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rain.set$od_case = as.factor(train.set$od_ca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rain.set = train.set %&gt;% mutate_if(is.character, as.factor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est.set = test.set %&gt;% mutate_if(is.character, as.factor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dim(train.set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dim(test.set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lastRenderedPageBreak/>
        <w:t># table(train.set$od_ca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test.set$od_ca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na_count &lt;- sapply(train.set, function(y) sum(length(which(is.na(y)))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na_count1 &lt;- data.frame(na_count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na_count1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na_count2 &lt;- sapply(test.set, function(y) sum(length(which(is.na(y)))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na_count3 &lt;- data.frame(na_count2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na_count3</w:t>
      </w:r>
    </w:p>
    <w:p w14:paraId="07B4F2A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na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train.setna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na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test.setna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na_count0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sapply</w:t>
      </w:r>
      <w:r w:rsidRPr="000626F7">
        <w:rPr>
          <w:rStyle w:val="NormalTok"/>
          <w:rFonts w:ascii="Times New Roman" w:hAnsi="Times New Roman"/>
        </w:rPr>
        <w:t xml:space="preserve">(train.setna, </w:t>
      </w:r>
      <w:r w:rsidRPr="000626F7">
        <w:rPr>
          <w:rStyle w:val="ControlFlowTok"/>
          <w:rFonts w:ascii="Times New Roman" w:hAnsi="Times New Roman"/>
        </w:rPr>
        <w:t>function</w:t>
      </w:r>
      <w:r w:rsidRPr="000626F7">
        <w:rPr>
          <w:rStyle w:val="NormalTok"/>
          <w:rFonts w:ascii="Times New Roman" w:hAnsi="Times New Roman"/>
        </w:rPr>
        <w:t xml:space="preserve">(y) </w:t>
      </w:r>
      <w:r w:rsidRPr="000626F7">
        <w:rPr>
          <w:rStyle w:val="KeywordTok"/>
          <w:rFonts w:ascii="Times New Roman" w:hAnsi="Times New Roman"/>
        </w:rPr>
        <w:t>sum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length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which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is.na</w:t>
      </w:r>
      <w:r w:rsidRPr="000626F7">
        <w:rPr>
          <w:rStyle w:val="NormalTok"/>
          <w:rFonts w:ascii="Times New Roman" w:hAnsi="Times New Roman"/>
        </w:rPr>
        <w:t>(y)))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na_counttrain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>(na_count0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na_counttrain</w:t>
      </w:r>
    </w:p>
    <w:p w14:paraId="43CD60B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                                   na_count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                                       228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heumatoid_arthritis_date_b               36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arkinsonism_date_b                       36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eo_arthritis_date_b                    36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eo_porosis_date_b                      36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s_date_b                                 36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ood_anx_date_b                           36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sch_stroke_date_b                        36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hd_date_b                                36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ypertension_date_b                       36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osp_tia_date_b                           36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osp_stroke_date_b                        36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eart_failure_date_b                      36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aemorr_stroke_date_b                     36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pilepsy_date_b                           36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diabetes_date_b                           36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depression_date_b                         36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pd_date_b                               36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kd_date_b                                36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sthma_date_b                             36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ngina_date_b                             36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>## ami_date_b                                36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lzheimer_dementia_date_b                 36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obaccouse              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issueinfection         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ubstancerelated.disorders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timulantuse            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epsis                  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edativeandhypnoticuse  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sychoticdisorders      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olysubstance           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ersonalitydisorders    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therpsychoactivedruguse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eomyelitis           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pioiduse               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euroticrelateddisorders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eurocognitivedisorders 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ultiplementalillness   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ooddisorders           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ntellectualdisability  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allucinogensuse        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ndocarditis            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arlyonsetdisorders     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Developmentdisorders    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caineuse              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annabinoiduse          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Behaviouralpsychologicaldisturbances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lcoholuse                                12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d_case                                      0</w:t>
      </w:r>
    </w:p>
    <w:p w14:paraId="3903E58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na_count1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sapply</w:t>
      </w:r>
      <w:r w:rsidRPr="000626F7">
        <w:rPr>
          <w:rStyle w:val="NormalTok"/>
          <w:rFonts w:ascii="Times New Roman" w:hAnsi="Times New Roman"/>
        </w:rPr>
        <w:t xml:space="preserve">(test.setna, </w:t>
      </w:r>
      <w:r w:rsidRPr="000626F7">
        <w:rPr>
          <w:rStyle w:val="ControlFlowTok"/>
          <w:rFonts w:ascii="Times New Roman" w:hAnsi="Times New Roman"/>
        </w:rPr>
        <w:t>function</w:t>
      </w:r>
      <w:r w:rsidRPr="000626F7">
        <w:rPr>
          <w:rStyle w:val="NormalTok"/>
          <w:rFonts w:ascii="Times New Roman" w:hAnsi="Times New Roman"/>
        </w:rPr>
        <w:t xml:space="preserve">(y) </w:t>
      </w:r>
      <w:r w:rsidRPr="000626F7">
        <w:rPr>
          <w:rStyle w:val="KeywordTok"/>
          <w:rFonts w:ascii="Times New Roman" w:hAnsi="Times New Roman"/>
        </w:rPr>
        <w:t>sum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length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which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is.na</w:t>
      </w:r>
      <w:r w:rsidRPr="000626F7">
        <w:rPr>
          <w:rStyle w:val="NormalTok"/>
          <w:rFonts w:ascii="Times New Roman" w:hAnsi="Times New Roman"/>
        </w:rPr>
        <w:t>(y)))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na_counttes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>(na_count1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na_counttest</w:t>
      </w:r>
    </w:p>
    <w:p w14:paraId="65887953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                                   na_count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                                       102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heumatoid_arthritis_date_b               156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arkinsonism_date_b                       156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eo_arthritis_date_b                    156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eo_porosis_date_b                      156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s_date_b                                 156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ood_anx_date_b                           156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sch_stroke_date_b                        156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hd_date_b                                156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ypertension_date_b                       156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osp_tia_date_b                           156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osp_stroke_date_b                        156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eart_failure_date_b                      156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aemorr_stroke_date_b                     156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pilepsy_date_b                           156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lastRenderedPageBreak/>
        <w:t>## diabetes_date_b                           156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depression_date_b                         156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pd_date_b                               156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kd_date_b                                156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sthma_date_b                             156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ngina_date_b                             156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mi_date_b                                156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lzheimer_dementia_date_b                 156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obaccouse              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issueinfection         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ubstancerelated.disorders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timulantuse            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epsis                  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Sedativeandhypnoticuse  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sychoticdisorders      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olysubstance           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ersonalitydisorders    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therpsychoactivedruguse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steomyelitis           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pioiduse               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euroticrelateddisorders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eurocognitivedisorders 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ultiplementalillness   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Mooddisorders           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Intellectualdisability  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Hallucinogensuse        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ndocarditis            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earlyonsetdisorders     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Developmentdisorders    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caineuse              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annabinoiduse          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Behaviouralpsychologicaldisturbances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Alcoholuse                                 53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od_case                                      0</w:t>
      </w:r>
    </w:p>
    <w:p w14:paraId="3FA361D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set2 &lt;- train.set[sample(which(train.set$od_case != "1"), 25671), ]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set2$od_ca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set1 &lt;- train.set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filter(od_case == 1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rain.set1 &lt;- rbind(set2, set1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train.set$od_ca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train.set1$od_ca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able(test.set$od_case)</w:t>
      </w:r>
    </w:p>
    <w:p w14:paraId="79ED0BC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CommentTok"/>
          <w:rFonts w:ascii="Times New Roman" w:hAnsi="Times New Roman"/>
        </w:rPr>
        <w:t># test.set1 &lt;- test.set</w:t>
      </w:r>
    </w:p>
    <w:p w14:paraId="15EADF7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lastRenderedPageBreak/>
        <w:t>train.set1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train.set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1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test.set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gg_miss_var</w:t>
      </w:r>
      <w:r w:rsidRPr="000626F7">
        <w:rPr>
          <w:rStyle w:val="NormalTok"/>
          <w:rFonts w:ascii="Times New Roman" w:hAnsi="Times New Roman"/>
        </w:rPr>
        <w:t xml:space="preserve">(train.set1, </w:t>
      </w:r>
      <w:r w:rsidRPr="000626F7">
        <w:rPr>
          <w:rStyle w:val="DataTypeTok"/>
          <w:rFonts w:ascii="Times New Roman" w:hAnsi="Times New Roman"/>
        </w:rPr>
        <w:t>show_pct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)</w:t>
      </w:r>
    </w:p>
    <w:p w14:paraId="6E8B94D8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drawing>
          <wp:inline distT="0" distB="0" distL="0" distR="0" wp14:anchorId="2AC386F9" wp14:editId="2A1DDB72">
            <wp:extent cx="5334000" cy="5334000"/>
            <wp:effectExtent l="0" t="0" r="0" b="0"/>
            <wp:docPr id="1645323090" name="Picture" descr="A screenshot of a computer screen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45323090" name="Picture" descr="A screenshot of a computer screen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5334000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BDA20A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glimpse</w:t>
      </w:r>
      <w:r w:rsidRPr="000626F7">
        <w:rPr>
          <w:rStyle w:val="NormalTok"/>
          <w:rFonts w:ascii="Times New Roman" w:hAnsi="Times New Roman"/>
        </w:rPr>
        <w:t>(train.set1)</w:t>
      </w:r>
    </w:p>
    <w:p w14:paraId="7A2355A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Rows: 51,34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lumns: 49</w:t>
      </w:r>
      <w:r w:rsidRPr="000626F7">
        <w:rPr>
          <w:rFonts w:ascii="Times New Roman" w:hAnsi="Times New Roman"/>
        </w:rPr>
        <w:br/>
      </w:r>
    </w:p>
    <w:p w14:paraId="389996F3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1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7740B36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0     1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1 25671</w:t>
      </w:r>
    </w:p>
    <w:p w14:paraId="083063E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gg_miss_var</w:t>
      </w:r>
      <w:r w:rsidRPr="000626F7">
        <w:rPr>
          <w:rStyle w:val="NormalTok"/>
          <w:rFonts w:ascii="Times New Roman" w:hAnsi="Times New Roman"/>
        </w:rPr>
        <w:t xml:space="preserve">(test.set1, </w:t>
      </w:r>
      <w:r w:rsidRPr="000626F7">
        <w:rPr>
          <w:rStyle w:val="DataTypeTok"/>
          <w:rFonts w:ascii="Times New Roman" w:hAnsi="Times New Roman"/>
        </w:rPr>
        <w:t>show_pct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)</w:t>
      </w:r>
    </w:p>
    <w:p w14:paraId="437609DC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drawing>
          <wp:inline distT="0" distB="0" distL="0" distR="0" wp14:anchorId="567867D9" wp14:editId="6434DBF4">
            <wp:extent cx="5334000" cy="5334000"/>
            <wp:effectExtent l="0" t="0" r="0" b="0"/>
            <wp:docPr id="807353016" name="Picture" descr="A screenshot of a computer screen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7353016" name="Picture" descr="A screenshot of a computer screen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5334000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2650E7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glimpse</w:t>
      </w:r>
      <w:r w:rsidRPr="000626F7">
        <w:rPr>
          <w:rStyle w:val="NormalTok"/>
          <w:rFonts w:ascii="Times New Roman" w:hAnsi="Times New Roman"/>
        </w:rPr>
        <w:t>(test.set1)</w:t>
      </w:r>
    </w:p>
    <w:p w14:paraId="19E7F6DF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Rows: 145,01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lumns: 49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est.set1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72F6791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0      1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34008  11008</w:t>
      </w:r>
    </w:p>
    <w:p w14:paraId="74913EE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 train.set2 &lt;- train.set1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rename(substancerelated.disorders = substancerelateddisorders.x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test.set2 &lt;- test.set1 %&gt;%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  rename(substancerelated.disorders = substancerelateddisorders.x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 write.csv(train.set2, "train.setna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test.set2, "test.setna.csv", row.names = FALSE)</w:t>
      </w:r>
    </w:p>
    <w:p w14:paraId="0326F70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 train.set3 &lt;- as.data.frame((unclass(train.set2)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rain.set3 &lt;- data.frame(complete(mice(train.set3, m=7, method = "cart", seed= 123,  remove.collinear=FALSE)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est.set3 &lt;- as.data.frame((unclass(test.set2)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test.set3 &lt;- data.frame(complete(mice(test.set3, m=7, method = "cart", seed= 123,  remove.collinear=FALSE))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 xml:space="preserve"># 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train.set3, "train.set2.csv", row.names = FALSE)</w:t>
      </w:r>
      <w:r w:rsidRPr="000626F7">
        <w:rPr>
          <w:rFonts w:ascii="Times New Roman" w:hAnsi="Times New Roman"/>
        </w:rPr>
        <w:br/>
      </w:r>
      <w:r w:rsidRPr="000626F7">
        <w:rPr>
          <w:rStyle w:val="CommentTok"/>
          <w:rFonts w:ascii="Times New Roman" w:hAnsi="Times New Roman"/>
        </w:rPr>
        <w:t># write.csv(test.set3, "test.set2.csv", row.names = FALSE)</w:t>
      </w:r>
    </w:p>
    <w:p w14:paraId="08DF18DE" w14:textId="77777777" w:rsidR="006D4D93" w:rsidRPr="000626F7" w:rsidRDefault="006D4D93" w:rsidP="006D4D93">
      <w:pPr>
        <w:pStyle w:val="Heading9"/>
      </w:pPr>
      <w:r w:rsidRPr="000626F7">
        <w:t>ML modeling with Caret</w:t>
      </w:r>
    </w:p>
    <w:p w14:paraId="71C9A9E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kera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ensorflow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lan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idyvers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dply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gapminde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care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xgboos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forcat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mic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vctr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nania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yardstick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forcat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Boruta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OS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imbalanc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nn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OC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SHAPforxgboos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andomFores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mlbench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ggplot2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data.tabl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her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pROC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OCR)</w:t>
      </w:r>
    </w:p>
    <w:p w14:paraId="60880F06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Testing the original sample</w:t>
      </w:r>
    </w:p>
    <w:p w14:paraId="5EB53D5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datasettrain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train.set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datasettes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test.set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69FFC6A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rain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est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147461B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    49</w:t>
      </w:r>
    </w:p>
    <w:p w14:paraId="4FD55EA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479E11B3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45016     49</w:t>
      </w:r>
    </w:p>
    <w:p w14:paraId="1619EDB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7BC1A90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</w:t>
      </w:r>
    </w:p>
    <w:p w14:paraId="4F7F1F3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5ADCF2A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1 25671</w:t>
      </w:r>
    </w:p>
    <w:p w14:paraId="69566FB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3408F1B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    49</w:t>
      </w:r>
    </w:p>
    <w:p w14:paraId="562E97D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54848F3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45016     49</w:t>
      </w:r>
    </w:p>
    <w:p w14:paraId="7C77F97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21AA300F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1 25671</w:t>
      </w:r>
    </w:p>
    <w:p w14:paraId="1902839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107F3763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34008  11008</w:t>
      </w:r>
    </w:p>
    <w:p w14:paraId="7B7C8A4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73D1EAA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57233A1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7D7789B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6DEA649A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XGBOOST</w:t>
      </w:r>
    </w:p>
    <w:p w14:paraId="54225A3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rounds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ax_dept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et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3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gamm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olsample_bytre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7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in_child_weight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bsampl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44EBA39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model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xgbTre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</w:p>
    <w:p w14:paraId="1EF050E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model, test.se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factor</w:t>
      </w:r>
      <w:r w:rsidRPr="000626F7">
        <w:rPr>
          <w:rStyle w:val="NormalTok"/>
          <w:rFonts w:ascii="Times New Roman" w:hAnsi="Times New Roman"/>
        </w:rPr>
        <w:t xml:space="preserve">(pred), </w:t>
      </w:r>
      <w:r w:rsidRPr="000626F7">
        <w:rPr>
          <w:rStyle w:val="KeywordTok"/>
          <w:rFonts w:ascii="Times New Roman" w:hAnsi="Times New Roman"/>
        </w:rPr>
        <w:t>factor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od_case)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045D188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No 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119364   200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14644   900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85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835, 0.8868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924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464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8177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907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807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9834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0759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620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1630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542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0282754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o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model, test.set, </w:t>
      </w:r>
      <w:r w:rsidRPr="000626F7">
        <w:rPr>
          <w:rStyle w:val="DataTypeTok"/>
          <w:rFonts w:ascii="Times New Roman" w:hAnsi="Times New Roman"/>
        </w:rPr>
        <w:t>ty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esults.ro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, prob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Ye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auc</w:t>
      </w:r>
      <w:r w:rsidRPr="000626F7">
        <w:rPr>
          <w:rStyle w:val="NormalTok"/>
          <w:rFonts w:ascii="Times New Roman" w:hAnsi="Times New Roman"/>
        </w:rPr>
        <w:t>(results.roc)</w:t>
      </w:r>
    </w:p>
    <w:p w14:paraId="61DA82F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Area under the curve: 0.9084</w:t>
      </w:r>
    </w:p>
    <w:p w14:paraId="16DEBA2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 xml:space="preserve">(results.roc, </w:t>
      </w:r>
      <w:r w:rsidRPr="000626F7">
        <w:rPr>
          <w:rStyle w:val="DataTypeTok"/>
          <w:rFonts w:ascii="Times New Roman" w:hAnsi="Times New Roman"/>
        </w:rPr>
        <w:t>print.thr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print.thres.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</w:p>
    <w:p w14:paraId="7997A5FB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drawing>
          <wp:inline distT="0" distB="0" distL="0" distR="0" wp14:anchorId="5AE6FD99" wp14:editId="6A9BCE3E">
            <wp:extent cx="4620126" cy="3696101"/>
            <wp:effectExtent l="0" t="0" r="0" b="0"/>
            <wp:docPr id="1994767581" name="Picture" descr="A graph with numbers and lines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94767581" name="Picture" descr="A graph with numbers an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9C7832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esults.coor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oords</w:t>
      </w:r>
      <w:r w:rsidRPr="000626F7">
        <w:rPr>
          <w:rStyle w:val="NormalTok"/>
          <w:rFonts w:ascii="Times New Roman" w:hAnsi="Times New Roman"/>
        </w:rPr>
        <w:t>(results.roc,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results.coords)</w:t>
      </w:r>
    </w:p>
    <w:p w14:paraId="05FF111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threshold specificity sensitivity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0.4577166   0.8824249   0.8254906</w:t>
      </w:r>
    </w:p>
    <w:p w14:paraId="254043E1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Random Forest</w:t>
      </w:r>
    </w:p>
    <w:p w14:paraId="2D78C703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mtry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OperatorTok"/>
          <w:rFonts w:ascii="Times New Roman" w:hAnsi="Times New Roman"/>
        </w:rPr>
        <w:t>:</w:t>
      </w:r>
      <w:r w:rsidRPr="000626F7">
        <w:rPr>
          <w:rStyle w:val="DecValTok"/>
          <w:rFonts w:ascii="Times New Roman" w:hAnsi="Times New Roman"/>
        </w:rPr>
        <w:t>7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splitrule=</w:t>
      </w:r>
      <w:r w:rsidRPr="000626F7">
        <w:rPr>
          <w:rStyle w:val="StringTok"/>
          <w:rFonts w:ascii="Times New Roman" w:hAnsi="Times New Roman"/>
        </w:rPr>
        <w:t>"gini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min.node.size=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0D77816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2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ranger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</w:p>
    <w:p w14:paraId="3CAB1E0F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rf2, test.se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factor</w:t>
      </w:r>
      <w:r w:rsidRPr="000626F7">
        <w:rPr>
          <w:rStyle w:val="NormalTok"/>
          <w:rFonts w:ascii="Times New Roman" w:hAnsi="Times New Roman"/>
        </w:rPr>
        <w:t xml:space="preserve">(pred), </w:t>
      </w:r>
      <w:r w:rsidRPr="000626F7">
        <w:rPr>
          <w:rStyle w:val="KeywordTok"/>
          <w:rFonts w:ascii="Times New Roman" w:hAnsi="Times New Roman"/>
        </w:rPr>
        <w:t>factor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od_case)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0BAD0BA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No 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120098   204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13910   896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9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883, 0.8916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924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475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8140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962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918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9832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0759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617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1577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551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08A4D63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o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stats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rf2, </w:t>
      </w:r>
      <w:r w:rsidRPr="000626F7">
        <w:rPr>
          <w:rStyle w:val="DataTypeTok"/>
          <w:rFonts w:ascii="Times New Roman" w:hAnsi="Times New Roman"/>
        </w:rPr>
        <w:t>newdata =</w:t>
      </w:r>
      <w:r w:rsidRPr="000626F7">
        <w:rPr>
          <w:rStyle w:val="NormalTok"/>
          <w:rFonts w:ascii="Times New Roman" w:hAnsi="Times New Roman"/>
        </w:rPr>
        <w:t xml:space="preserve"> test.set, </w:t>
      </w:r>
      <w:r w:rsidRPr="000626F7">
        <w:rPr>
          <w:rStyle w:val="DataTypeTok"/>
          <w:rFonts w:ascii="Times New Roman" w:hAnsi="Times New Roman"/>
        </w:rPr>
        <w:t>ty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esults.ro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, prob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Ye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auc</w:t>
      </w:r>
      <w:r w:rsidRPr="000626F7">
        <w:rPr>
          <w:rStyle w:val="NormalTok"/>
          <w:rFonts w:ascii="Times New Roman" w:hAnsi="Times New Roman"/>
        </w:rPr>
        <w:t>(results.roc)</w:t>
      </w:r>
    </w:p>
    <w:p w14:paraId="36BADFF0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Area under the curve: 0.9111</w:t>
      </w:r>
    </w:p>
    <w:p w14:paraId="3A2DB98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 xml:space="preserve">(results.roc, </w:t>
      </w:r>
      <w:r w:rsidRPr="000626F7">
        <w:rPr>
          <w:rStyle w:val="DataTypeTok"/>
          <w:rFonts w:ascii="Times New Roman" w:hAnsi="Times New Roman"/>
        </w:rPr>
        <w:t>print.thr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print.thres.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</w:p>
    <w:p w14:paraId="07325000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drawing>
          <wp:inline distT="0" distB="0" distL="0" distR="0" wp14:anchorId="7643FD6E" wp14:editId="295E6E28">
            <wp:extent cx="4620126" cy="3696101"/>
            <wp:effectExtent l="0" t="0" r="0" b="0"/>
            <wp:docPr id="31584753" name="Picture" descr="A graph with numbers and lines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584753" name="Picture" descr="A graph with numbers an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033C41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esults.coor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oords</w:t>
      </w:r>
      <w:r w:rsidRPr="000626F7">
        <w:rPr>
          <w:rStyle w:val="NormalTok"/>
          <w:rFonts w:ascii="Times New Roman" w:hAnsi="Times New Roman"/>
        </w:rPr>
        <w:t>(results.roc,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results.coords)</w:t>
      </w:r>
    </w:p>
    <w:p w14:paraId="4CF5EFF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threshold specificity sensitivity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0.4404112   0.8814623    0.828125</w:t>
      </w:r>
    </w:p>
    <w:p w14:paraId="120368CB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feature selected (From Boruta)</w:t>
      </w:r>
    </w:p>
    <w:p w14:paraId="27D7DE9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datasettrain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train.set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datasettes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test.set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1F83B64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rain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est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1AF39C3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    49</w:t>
      </w:r>
    </w:p>
    <w:p w14:paraId="0EBC406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66FF43C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45016     49</w:t>
      </w:r>
    </w:p>
    <w:p w14:paraId="69D8D28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3E119B0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</w:t>
      </w:r>
    </w:p>
    <w:p w14:paraId="44760DE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00010C8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1 25671</w:t>
      </w:r>
    </w:p>
    <w:p w14:paraId="434A38D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1173408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    49</w:t>
      </w:r>
    </w:p>
    <w:p w14:paraId="0D7EAFF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5031706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45016     49</w:t>
      </w:r>
    </w:p>
    <w:p w14:paraId="13B2A2F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4722E5B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1 25671</w:t>
      </w:r>
    </w:p>
    <w:p w14:paraId="20D3DE0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7AFA452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34008  11008</w:t>
      </w:r>
    </w:p>
    <w:p w14:paraId="6E3BDE5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09CE2633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449C1D9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3428D48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1D6DCCE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train.set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od_case, ost, rheumatoid_arthritis_date_b, parkinsonism_date_b, osteo_arthritis_date_b, osteo_porosis_date_b, mood_anx_date_b, isch_stroke_date_b, ihd_date_b, hypertension_date_b, hosp_stroke_date_b, heart_failure_date_b, haemorr_stroke_date_b, epilepsy_date_b, diabetes_date_b, depression_date_b, copd_date_b, ckd_date_b, asthma_date_b, angina_date_b, ami_date_b, alzheimer_dementia_date_b, Tobaccouse, Tissueinfection, substancerelated.disorders, Stimulantuse, Sepsis, Sedativeandhypnoticuse, psychoticdisorders, Polysubstance, Personalitydisorders, Otherpsychoactivedruguse, Osteomyelitis, Opioiduse, Neuroticrelateddisorders, Neurocognitivedisorders, Multiplementalillness, Mooddisorders, Intellectualdisability, Hallucinogensuse, Endocarditis, earlyonsetdisorders, Developmentdisorders, Cocaineuse, Cannabinoiduse, Behaviouralpsychologicaldisturbances, Alcoholus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test.set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od_case, ost, rheumatoid_arthritis_date_b, parkinsonism_date_b, osteo_arthritis_date_b, osteo_porosis_date_b, mood_anx_date_b, isch_stroke_date_b, ihd_date_b, hypertension_date_b, hosp_stroke_date_b, heart_failure_date_b, haemorr_stroke_date_b, epilepsy_date_b, diabetes_date_b, depression_date_b, copd_date_b, ckd_date_b, asthma_date_b, angina_date_b, ami_date_b, alzheimer_dementia_date_b, Tobaccouse, Tissueinfection, substancerelated.disorders, Stimulantuse, Sepsis, Sedativeandhypnoticuse, psychoticdisorders, Polysubstance, Personalitydisorders, Otherpsychoactivedruguse, Osteomyelitis, Opioiduse, Neuroticrelateddisorders, Neurocognitivedisorders, Multiplementalillness, Mooddisorders, Intellectualdisability, Hallucinogensuse, Endocarditis, earlyonsetdisorders, Developmentdisorders, Cocaineuse, Cannabinoiduse, Behaviouralpsychologicaldisturbances, Alcoholuse)</w:t>
      </w:r>
    </w:p>
    <w:p w14:paraId="185AAAE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rounds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ax_dept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et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3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gamm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olsample_bytre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7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in_child_weight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bsampl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695B832F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model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xgbTre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</w:p>
    <w:p w14:paraId="76C49A6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model, test.se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factor</w:t>
      </w:r>
      <w:r w:rsidRPr="000626F7">
        <w:rPr>
          <w:rStyle w:val="NormalTok"/>
          <w:rFonts w:ascii="Times New Roman" w:hAnsi="Times New Roman"/>
        </w:rPr>
        <w:t xml:space="preserve">(pred), </w:t>
      </w:r>
      <w:r w:rsidRPr="000626F7">
        <w:rPr>
          <w:rStyle w:val="KeywordTok"/>
          <w:rFonts w:ascii="Times New Roman" w:hAnsi="Times New Roman"/>
        </w:rPr>
        <w:t>factor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od_case)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6F647D0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No 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119375   201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14633   899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85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835, 0.8868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924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463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8169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908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806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9834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0759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620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1629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538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7D1DF32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o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model, test.set, </w:t>
      </w:r>
      <w:r w:rsidRPr="000626F7">
        <w:rPr>
          <w:rStyle w:val="DataTypeTok"/>
          <w:rFonts w:ascii="Times New Roman" w:hAnsi="Times New Roman"/>
        </w:rPr>
        <w:t>ty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esults.ro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, prob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Ye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auc</w:t>
      </w:r>
      <w:r w:rsidRPr="000626F7">
        <w:rPr>
          <w:rStyle w:val="NormalTok"/>
          <w:rFonts w:ascii="Times New Roman" w:hAnsi="Times New Roman"/>
        </w:rPr>
        <w:t>(results.roc)</w:t>
      </w:r>
    </w:p>
    <w:p w14:paraId="0106D9A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Area under the curve: 0.9083</w:t>
      </w:r>
    </w:p>
    <w:p w14:paraId="7ED84FC0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 xml:space="preserve">(results.roc, </w:t>
      </w:r>
      <w:r w:rsidRPr="000626F7">
        <w:rPr>
          <w:rStyle w:val="DataTypeTok"/>
          <w:rFonts w:ascii="Times New Roman" w:hAnsi="Times New Roman"/>
        </w:rPr>
        <w:t>print.thr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print.thres.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</w:p>
    <w:p w14:paraId="4B787D86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drawing>
          <wp:inline distT="0" distB="0" distL="0" distR="0" wp14:anchorId="26B4BE7D" wp14:editId="7EFC7F99">
            <wp:extent cx="4620126" cy="3696101"/>
            <wp:effectExtent l="0" t="0" r="0" b="0"/>
            <wp:docPr id="1172625871" name="Picture" descr="A graph with numbers and lines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2625871" name="Picture" descr="A graph with numbers an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8745DF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esults.coor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oords</w:t>
      </w:r>
      <w:r w:rsidRPr="000626F7">
        <w:rPr>
          <w:rStyle w:val="NormalTok"/>
          <w:rFonts w:ascii="Times New Roman" w:hAnsi="Times New Roman"/>
        </w:rPr>
        <w:t>(results.roc,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results.coords)</w:t>
      </w:r>
    </w:p>
    <w:p w14:paraId="53458FD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threshold specificity sensitivity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0.4511632    0.881522   0.8253089</w:t>
      </w:r>
    </w:p>
    <w:p w14:paraId="2EAD07E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datasettrain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train.set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datasettes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test.set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3F14CAA3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rain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est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1BAE9F0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    49</w:t>
      </w:r>
    </w:p>
    <w:p w14:paraId="1517211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335D318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45016     49</w:t>
      </w:r>
    </w:p>
    <w:p w14:paraId="19417DB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008039B0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</w:t>
      </w:r>
    </w:p>
    <w:p w14:paraId="5231B980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58A655E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1 25671</w:t>
      </w:r>
    </w:p>
    <w:p w14:paraId="003AE55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6E7C698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    49</w:t>
      </w:r>
    </w:p>
    <w:p w14:paraId="35E9721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57CA521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45016     49</w:t>
      </w:r>
    </w:p>
    <w:p w14:paraId="07BC1A9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5655E63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1 25671</w:t>
      </w:r>
    </w:p>
    <w:p w14:paraId="386D4BA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53FD368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34008  11008</w:t>
      </w:r>
    </w:p>
    <w:p w14:paraId="34222E4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1E56A4C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7CFC1C3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6ED447F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60D9E00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train.set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od_case, ost, rheumatoid_arthritis_date_b, parkinsonism_date_b, osteo_arthritis_date_b, osteo_porosis_date_b, mood_anx_date_b, isch_stroke_date_b, ihd_date_b, hypertension_date_b, hosp_stroke_date_b, heart_failure_date_b, haemorr_stroke_date_b, epilepsy_date_b, diabetes_date_b, depression_date_b, copd_date_b, ckd_date_b, asthma_date_b, angina_date_b, ami_date_b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test.set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od_case, ost, rheumatoid_arthritis_date_b, parkinsonism_date_b, osteo_arthritis_date_b, osteo_porosis_date_b, mood_anx_date_b, isch_stroke_date_b, ihd_date_b, hypertension_date_b, hosp_stroke_date_b, heart_failure_date_b, haemorr_stroke_date_b, epilepsy_date_b, diabetes_date_b, depression_date_b, copd_date_b, ckd_date_b, asthma_date_b, angina_date_b, ami_date_b)</w:t>
      </w:r>
    </w:p>
    <w:p w14:paraId="2173DB1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rounds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ax_dept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et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3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gamm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olsample_bytre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7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in_child_weight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bsampl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74A8A87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model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xgbTre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</w:p>
    <w:p w14:paraId="0553D66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model, test.se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factor</w:t>
      </w:r>
      <w:r w:rsidRPr="000626F7">
        <w:rPr>
          <w:rStyle w:val="NormalTok"/>
          <w:rFonts w:ascii="Times New Roman" w:hAnsi="Times New Roman"/>
        </w:rPr>
        <w:t xml:space="preserve">(pred), </w:t>
      </w:r>
      <w:r w:rsidRPr="000626F7">
        <w:rPr>
          <w:rStyle w:val="KeywordTok"/>
          <w:rFonts w:ascii="Times New Roman" w:hAnsi="Times New Roman"/>
        </w:rPr>
        <w:t>factor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od_case)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7C54893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No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86027  316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47981  784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647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6448, 0.6498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924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123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7125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6419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1405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9645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0759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540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3849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6772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52215A2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o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model, test.set, </w:t>
      </w:r>
      <w:r w:rsidRPr="000626F7">
        <w:rPr>
          <w:rStyle w:val="DataTypeTok"/>
          <w:rFonts w:ascii="Times New Roman" w:hAnsi="Times New Roman"/>
        </w:rPr>
        <w:t>ty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esults.ro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, prob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Ye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auc</w:t>
      </w:r>
      <w:r w:rsidRPr="000626F7">
        <w:rPr>
          <w:rStyle w:val="NormalTok"/>
          <w:rFonts w:ascii="Times New Roman" w:hAnsi="Times New Roman"/>
        </w:rPr>
        <w:t>(results.roc)</w:t>
      </w:r>
    </w:p>
    <w:p w14:paraId="648D3D9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Area under the curve: 0.7611</w:t>
      </w:r>
    </w:p>
    <w:p w14:paraId="1980FAD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 xml:space="preserve">(results.roc, </w:t>
      </w:r>
      <w:r w:rsidRPr="000626F7">
        <w:rPr>
          <w:rStyle w:val="DataTypeTok"/>
          <w:rFonts w:ascii="Times New Roman" w:hAnsi="Times New Roman"/>
        </w:rPr>
        <w:t>print.thr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print.thres.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</w:p>
    <w:p w14:paraId="0423BEEF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drawing>
          <wp:inline distT="0" distB="0" distL="0" distR="0" wp14:anchorId="37B807A5" wp14:editId="2A0A108C">
            <wp:extent cx="4620126" cy="3696101"/>
            <wp:effectExtent l="0" t="0" r="0" b="0"/>
            <wp:docPr id="1261364919" name="Picture" descr="A graph with numbers and lines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1364919" name="Picture" descr="A graph with numbers an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A608C7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esults.coor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oords</w:t>
      </w:r>
      <w:r w:rsidRPr="000626F7">
        <w:rPr>
          <w:rStyle w:val="NormalTok"/>
          <w:rFonts w:ascii="Times New Roman" w:hAnsi="Times New Roman"/>
        </w:rPr>
        <w:t>(results.roc,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results.coords)</w:t>
      </w:r>
    </w:p>
    <w:p w14:paraId="14F9D9E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threshold specificity sensitivity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0.5120248   0.6449093   0.7100291</w:t>
      </w:r>
    </w:p>
    <w:p w14:paraId="5028FB2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datasettrain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train.set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datasettes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test.set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4F382CF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rain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est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39229843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    49</w:t>
      </w:r>
    </w:p>
    <w:p w14:paraId="7F381E93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26F9DE3F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45016     49</w:t>
      </w:r>
    </w:p>
    <w:p w14:paraId="5ACFDF7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73BDBEF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</w:t>
      </w:r>
    </w:p>
    <w:p w14:paraId="5154BE0F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3B0C30A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1 25671</w:t>
      </w:r>
    </w:p>
    <w:p w14:paraId="5DB40D8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5F78B69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    49</w:t>
      </w:r>
    </w:p>
    <w:p w14:paraId="3502571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35D3CDB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45016     49</w:t>
      </w:r>
    </w:p>
    <w:p w14:paraId="1987E6CF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0DAE5A4F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1 25671</w:t>
      </w:r>
    </w:p>
    <w:p w14:paraId="74CB4AA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35FB2310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34008  11008</w:t>
      </w:r>
    </w:p>
    <w:p w14:paraId="7E7CDA2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16CAE77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011F528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29AE77D0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25372DD3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train.set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od_case, ost, mood_anx_date_b, substancerelated.disorders, Stimulantuse, psychoticdisorders, Polysubstance, Personalitydisorders, Opioiduse, Multiplementalillness, Mooddisorders, Intellectualdisability, Hallucinogensuse, earlyonsetdisorders, Developmentdisorders, Cocaineuse, Alcoholus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test.set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od_case, ost, mood_anx_date_b, substancerelated.disorders, Stimulantuse, psychoticdisorders, Polysubstance, Personalitydisorders, Opioiduse, Multiplementalillness, Mooddisorders, Intellectualdisability, Hallucinogensuse, earlyonsetdisorders, Developmentdisorders, Cocaineuse, Alcoholuse)</w:t>
      </w:r>
    </w:p>
    <w:p w14:paraId="50E5ACA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rounds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ax_dept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et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3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gamm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olsample_bytre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7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in_child_weight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bsampl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161DD003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model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xgbTre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</w:p>
    <w:p w14:paraId="10C1C19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model, test.se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factor</w:t>
      </w:r>
      <w:r w:rsidRPr="000626F7">
        <w:rPr>
          <w:rStyle w:val="NormalTok"/>
          <w:rFonts w:ascii="Times New Roman" w:hAnsi="Times New Roman"/>
        </w:rPr>
        <w:t xml:space="preserve">(pred), </w:t>
      </w:r>
      <w:r w:rsidRPr="000626F7">
        <w:rPr>
          <w:rStyle w:val="KeywordTok"/>
          <w:rFonts w:ascii="Times New Roman" w:hAnsi="Times New Roman"/>
        </w:rPr>
        <w:t>factor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od_case)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742C375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No 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115947   181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18061   919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62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612, 0.8647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924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417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8351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652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373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9845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0759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633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1879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501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5F53BFA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o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model, test.set, </w:t>
      </w:r>
      <w:r w:rsidRPr="000626F7">
        <w:rPr>
          <w:rStyle w:val="DataTypeTok"/>
          <w:rFonts w:ascii="Times New Roman" w:hAnsi="Times New Roman"/>
        </w:rPr>
        <w:t>ty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esults.ro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, prob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Ye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auc</w:t>
      </w:r>
      <w:r w:rsidRPr="000626F7">
        <w:rPr>
          <w:rStyle w:val="NormalTok"/>
          <w:rFonts w:ascii="Times New Roman" w:hAnsi="Times New Roman"/>
        </w:rPr>
        <w:t>(results.roc)</w:t>
      </w:r>
    </w:p>
    <w:p w14:paraId="2AEC223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Area under the curve: 0.8922</w:t>
      </w:r>
    </w:p>
    <w:p w14:paraId="3FEA5D5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 xml:space="preserve">(results.roc, </w:t>
      </w:r>
      <w:r w:rsidRPr="000626F7">
        <w:rPr>
          <w:rStyle w:val="DataTypeTok"/>
          <w:rFonts w:ascii="Times New Roman" w:hAnsi="Times New Roman"/>
        </w:rPr>
        <w:t>print.thr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print.thres.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</w:p>
    <w:p w14:paraId="1D0AE07E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drawing>
          <wp:inline distT="0" distB="0" distL="0" distR="0" wp14:anchorId="5F2988E6" wp14:editId="5775C8AE">
            <wp:extent cx="4620126" cy="3696101"/>
            <wp:effectExtent l="0" t="0" r="0" b="0"/>
            <wp:docPr id="634185375" name="Picture" descr="A graph with numbers and lines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34185375" name="Picture" descr="A graph with numbers an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553031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esults.coor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oords</w:t>
      </w:r>
      <w:r w:rsidRPr="000626F7">
        <w:rPr>
          <w:rStyle w:val="NormalTok"/>
          <w:rFonts w:ascii="Times New Roman" w:hAnsi="Times New Roman"/>
        </w:rPr>
        <w:t>(results.roc,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results.coords)</w:t>
      </w:r>
    </w:p>
    <w:p w14:paraId="1CAB3200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threshold specificity sensitivity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0.4906703   0.8651125   0.8354833</w:t>
      </w:r>
    </w:p>
    <w:p w14:paraId="6EA9E1E5" w14:textId="77777777" w:rsidR="006D4D93" w:rsidRPr="000626F7" w:rsidRDefault="006D4D93" w:rsidP="006D4D93">
      <w:r w:rsidRPr="000626F7">
        <w:t>Validating all the models</w:t>
      </w:r>
    </w:p>
    <w:p w14:paraId="064BFB5E" w14:textId="77777777" w:rsidR="006D4D93" w:rsidRPr="000626F7" w:rsidRDefault="006D4D93" w:rsidP="006D4D93"/>
    <w:p w14:paraId="2BF6EB4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datasettrain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train.set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datasettes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test.set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3AAD3AD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rain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est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22B641F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    49</w:t>
      </w:r>
    </w:p>
    <w:p w14:paraId="450D52A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2B27E9A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45016     49</w:t>
      </w:r>
    </w:p>
    <w:p w14:paraId="353B1BC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37A5B46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</w:t>
      </w:r>
    </w:p>
    <w:p w14:paraId="6B05B63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552C590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1 25671</w:t>
      </w:r>
    </w:p>
    <w:p w14:paraId="21608E4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103E213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    49</w:t>
      </w:r>
    </w:p>
    <w:p w14:paraId="3A8E01E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74EB74C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45016     49</w:t>
      </w:r>
    </w:p>
    <w:p w14:paraId="07EBADD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7777F55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1 25671</w:t>
      </w:r>
    </w:p>
    <w:p w14:paraId="500B7F8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6427C94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34008  11008</w:t>
      </w:r>
    </w:p>
    <w:p w14:paraId="6561E9A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784DC0B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59E677B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798C1F9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0FA3E754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Xgboost</w:t>
      </w:r>
    </w:p>
    <w:p w14:paraId="1DEE395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rounds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ax_dept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et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3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gamma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olsample_bytre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75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in_child_weight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bsampl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v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umb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earc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rid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571A7E7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2E71ABF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59DEE05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XGBoostmodel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xgbTre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</w:p>
    <w:p w14:paraId="56508F7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XGBoostmodel)</w:t>
      </w:r>
    </w:p>
    <w:p w14:paraId="6B9CB4B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Cross-Validated (10 fold) Confusion Matrix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(entries are percentual average cell counts across resamples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44.6  8.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5.4 41.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Accuracy (average) : 0.8569</w:t>
      </w:r>
    </w:p>
    <w:p w14:paraId="75CE1E0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XGBoostmode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, XGBoostmode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bs)</w:t>
      </w:r>
    </w:p>
    <w:p w14:paraId="7F6215D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No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22897  457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2774 2109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56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539, 0.8599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5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713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891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21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833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83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500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446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535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56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No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70ED5862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Random Forest</w:t>
      </w:r>
    </w:p>
    <w:p w14:paraId="5C64A21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mtry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OperatorTok"/>
          <w:rFonts w:ascii="Times New Roman" w:hAnsi="Times New Roman"/>
        </w:rPr>
        <w:t>:</w:t>
      </w:r>
      <w:r w:rsidRPr="000626F7">
        <w:rPr>
          <w:rStyle w:val="DecValTok"/>
          <w:rFonts w:ascii="Times New Roman" w:hAnsi="Times New Roman"/>
        </w:rPr>
        <w:t>7</w:t>
      </w:r>
      <w:r w:rsidRPr="000626F7">
        <w:rPr>
          <w:rStyle w:val="NormalTok"/>
          <w:rFonts w:ascii="Times New Roman" w:hAnsi="Times New Roman"/>
        </w:rPr>
        <w:t>)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splitrule=</w:t>
      </w:r>
      <w:r w:rsidRPr="000626F7">
        <w:rPr>
          <w:rStyle w:val="StringTok"/>
          <w:rFonts w:ascii="Times New Roman" w:hAnsi="Times New Roman"/>
        </w:rPr>
        <w:t>"gini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.min.node.size=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v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umb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earc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rid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1BABE56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1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ranger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rf1)</w:t>
      </w:r>
    </w:p>
    <w:p w14:paraId="2C8CD3C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Random Forest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51342 sampl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48 predicto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2 classes: 'No', 'Yes'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o pre-processing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Resampling: Cross-Validated (10 fold)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Summary of sample sizes: 46208, 46206, 46208, 46208, 46208, 46208, ...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esampling results across tuning parameters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mtry  ROC        Sens       Spec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1     0.9038600  0.9215068  0.746912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2     0.9154990  0.9067039  0.806747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3     0.9175635  0.8975107  0.821393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4     0.9177619  0.8942774  0.824977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5     0.9171787  0.8940827  0.82474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6     0.9165390  0.8936931  0.824042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7     0.9158401  0.8941606  0.823497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uning parameter 'splitrule' was held constant at a value of gini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uning parameter 'min.node.size' was held constant at a value of 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OC was used to select the optimal model using the largest value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inal values used for the model were mtry = 4, splitrule = gini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and min.node.size = 1.</w:t>
      </w:r>
    </w:p>
    <w:p w14:paraId="31A60D1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rf1)</w:t>
      </w:r>
    </w:p>
    <w:p w14:paraId="4A51900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Cross-Validated (10 fold) Confusion Matrix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(entries are percentual average cell counts across resamples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44.7  8.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5.3 41.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Accuracy (average) : 0.8596</w:t>
      </w:r>
    </w:p>
    <w:p w14:paraId="360F913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rf1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, rf1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bs)</w:t>
      </w:r>
    </w:p>
    <w:p w14:paraId="0E42028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No 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161777  3408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17920 14561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55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541, 0.8565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5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710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900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10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826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904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500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450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545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55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No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1567ED4E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Adabag</w:t>
      </w:r>
    </w:p>
    <w:p w14:paraId="4F07914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fina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axdept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5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v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umb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earc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rid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705CC5E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ada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AdaBag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ada)</w:t>
      </w:r>
    </w:p>
    <w:p w14:paraId="3222085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Bagged AdaBoost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51342 sampl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48 predicto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2 classes: 'No', 'Yes'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o pre-processing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Resampling: Cross-Validated (10 fold)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Summary of sample sizes: 46207, 46208, 46208, 46208, 46208, 46208, ...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esampling results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ROC        Sens       Spec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0.8728535  0.8913562  0.82022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uning parameter 'mfinal' was held constant at a value of 30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uning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parameter 'maxdepth' was held constant at a value of 5</w:t>
      </w:r>
    </w:p>
    <w:p w14:paraId="5EA6B30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ada)</w:t>
      </w:r>
    </w:p>
    <w:p w14:paraId="3C2E903F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Cross-Validated (10 fold) Confusion Matrix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(entries are percentual average cell counts across resamples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44.6  9.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5.4 41.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Accuracy (average) : 0.8558</w:t>
      </w:r>
    </w:p>
    <w:p w14:paraId="61609B0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ada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, ada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bs)</w:t>
      </w:r>
    </w:p>
    <w:p w14:paraId="522822B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No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22882  461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2789 2105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55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527, 0.8588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5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71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8914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20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832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83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500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447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535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55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No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68C90279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SVM</w:t>
      </w:r>
    </w:p>
    <w:p w14:paraId="0270D20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v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umb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earc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rid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3D36D40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svmmodel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svmLinear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verbo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</w:t>
      </w:r>
      <w:r w:rsidRPr="000626F7">
        <w:rPr>
          <w:rStyle w:val="DataTypeTok"/>
          <w:rFonts w:ascii="Times New Roman" w:hAnsi="Times New Roman"/>
        </w:rPr>
        <w:t>tuneLengt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svmmodel)</w:t>
      </w:r>
    </w:p>
    <w:p w14:paraId="7B70D6D3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Support Vector Machines with Linear Kernel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51342 sampl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48 predicto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2 classes: 'No', 'Yes'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o pre-processing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Resampling: Cross-Validated (10 fold)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Summary of sample sizes: 46208, 46208, 46208, 46208, 46208, 46207, ...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esampling results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ROC        Sens       Spec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0.8934179  0.8713335  0.827938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uning parameter 'C' was held constant at a value of 1</w:t>
      </w:r>
    </w:p>
    <w:p w14:paraId="32EE5C0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svmmodel)</w:t>
      </w:r>
    </w:p>
    <w:p w14:paraId="7D4D70A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Cross-Validated (10 fold) Confusion Matrix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(entries are percentual average cell counts across resamples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43.6  8.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6.4 41.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Accuracy (average) : 0.8496</w:t>
      </w:r>
    </w:p>
    <w:p w14:paraId="1EE7970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svmmode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, svmmode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bs)</w:t>
      </w:r>
    </w:p>
    <w:p w14:paraId="3599B1A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No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22368  441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3303 2125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49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465, 0.8527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5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699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871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27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835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65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500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435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521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49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No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6440F96E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Logistic Regression</w:t>
      </w:r>
    </w:p>
    <w:p w14:paraId="2BADDFC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parameter=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FloatTok"/>
        </w:rPr>
        <w:t>0.0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FloatTok"/>
        </w:rPr>
        <w:t>0.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ecValTok"/>
          <w:rFonts w:ascii="Times New Roman" w:hAnsi="Times New Roman"/>
        </w:rPr>
        <w:t>100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ecValTok"/>
          <w:rFonts w:ascii="Times New Roman" w:hAnsi="Times New Roman"/>
        </w:rPr>
        <w:t>1000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v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umb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earc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rid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486EC7EF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LogitMode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lm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family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inomial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LogitModel)</w:t>
      </w:r>
    </w:p>
    <w:p w14:paraId="5CF8F23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Generalized Linear Model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51342 sampl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48 predicto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2 classes: 'No', 'Yes'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o pre-processing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Resampling: Cross-Validated (10 fold)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Summary of sample sizes: 46208, 46208, 46208, 46208, 46208, 46208, ...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esampling results across tuning parameters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ROC        Sens       Spec      paramete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0.9135732  0.8901485  0.821822  0.001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0.9135732  0.8901485  0.821822  0.001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0.9135732  0.8901485  0.821822  0.001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0.9135732  0.8901485  0.821822  0.001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0.9135732  0.8901485  0.821822  0.001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0.9135732  0.8901485  0.821822  0.001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0.9135732  0.8901485  0.821822  0.001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OC was used to select the optimal model using the largest value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inal value used for the model was parameter = 0.001.</w:t>
      </w:r>
    </w:p>
    <w:p w14:paraId="5571126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LogitModel)</w:t>
      </w:r>
    </w:p>
    <w:p w14:paraId="6DDAEA6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Cross-Validated (10 fold) Confusion Matrix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(entries are percentual average cell counts across resamples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44.5  8.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5.5 41.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Accuracy (average) : 0.856</w:t>
      </w:r>
    </w:p>
    <w:p w14:paraId="025E6E9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LogitMode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, LogitMode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bs)</w:t>
      </w:r>
    </w:p>
    <w:p w14:paraId="7BC5918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No 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159957  3201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19740 14767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56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548, 0.8571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5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712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890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218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833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82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500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445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534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56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No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656C35B1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GBM</w:t>
      </w:r>
    </w:p>
    <w:p w14:paraId="0354B5A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v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umb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earc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rid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63CA5050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bm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bm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)</w:t>
      </w:r>
    </w:p>
    <w:p w14:paraId="6377FC2F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gbm)</w:t>
      </w:r>
    </w:p>
    <w:p w14:paraId="0D126FD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Stochastic Gradient Boosting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51342 sampl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48 predicto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2 classes: 'No', 'Yes'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o pre-processing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Resampling: Cross-Validated (10 fold)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Summary of sample sizes: 46208, 46208, 46208, 46207, 46207, 46208, ...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esampling results across tuning parameters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interaction.depth  n.trees  ROC        Sens       Spec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1                   50      0.9024160  0.8789684  0.813759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1                  100      0.9081720  0.8740601  0.830704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1                  150      0.9120258  0.8784618  0.829457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2                   50      0.9083011  0.8719565  0.833236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2                  100      0.9137730  0.8801758  0.833002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2                  150      0.9152219  0.8858243  0.830899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3                   50      0.9123934  0.8757351  0.836391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3                  100      0.9155810  0.8840324  0.833392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3                  150      0.9167294  0.8887849  0.830392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uning parameter 'shrinkage' was held constant at a value of 0.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uning parameter 'n.minobsinnode' was held constant at a value of 1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ROC was used to select the optimal model using the largest value.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he final values used for the model were n.trees = 150, interaction.depth =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3, shrinkage = 0.1 and n.minobsinnode = 10.</w:t>
      </w:r>
    </w:p>
    <w:p w14:paraId="175A547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gbm)</w:t>
      </w:r>
    </w:p>
    <w:p w14:paraId="7F682C2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Cross-Validated (10 fold) Confusion Matrix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(entries are percentual average cell counts across resamples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44.4  8.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5.6 41.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Accuracy (average) : 0.8596</w:t>
      </w:r>
    </w:p>
    <w:p w14:paraId="5A71DD5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gbm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, gbm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bs)</w:t>
      </w:r>
    </w:p>
    <w:p w14:paraId="5D44DC9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No 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203263  3924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27776 19179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5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539, 0.856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5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&lt; 2.2e-16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709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 2.2e-16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879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30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838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73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500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439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524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55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No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35CEACF3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Naive Bayes</w:t>
      </w:r>
    </w:p>
    <w:p w14:paraId="54CDACEF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v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umb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earc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rid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717031A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nBmode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b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)</w:t>
      </w:r>
    </w:p>
    <w:p w14:paraId="782EA66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nBmodel)</w:t>
      </w:r>
    </w:p>
    <w:p w14:paraId="30B3385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Cross-Validated (10 fold) Confusion Matrix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(entries are percentual average cell counts across resamples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49.8 39.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0.2 10.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Accuracy (average) : 0.5995</w:t>
      </w:r>
    </w:p>
    <w:p w14:paraId="6685BAA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nBmode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, nBmode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bs)</w:t>
      </w:r>
    </w:p>
    <w:p w14:paraId="33573A7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No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49034 278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2308 2353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706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7039, 0.7095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5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413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955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458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638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910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500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477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7484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706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No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346BBDBB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KNN</w:t>
      </w:r>
    </w:p>
    <w:p w14:paraId="245A6D20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rid_defau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expand.grid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k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_contro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Control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v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numb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earch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grid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ummaryFunction =</w:t>
      </w:r>
      <w:r w:rsidRPr="000626F7">
        <w:rPr>
          <w:rStyle w:val="NormalTok"/>
          <w:rFonts w:ascii="Times New Roman" w:hAnsi="Times New Roman"/>
        </w:rPr>
        <w:t xml:space="preserve"> twoClassSummary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returnResamp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none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Prob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savePrediction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erboseIt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allowParallel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TRU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3C193553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knnmode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train</w:t>
      </w:r>
      <w:r w:rsidRPr="000626F7">
        <w:rPr>
          <w:rStyle w:val="NormalTok"/>
          <w:rFonts w:ascii="Times New Roman" w:hAnsi="Times New Roman"/>
        </w:rPr>
        <w:t xml:space="preserve">(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knn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tuneGrid =</w:t>
      </w:r>
      <w:r w:rsidRPr="000626F7">
        <w:rPr>
          <w:rStyle w:val="NormalTok"/>
          <w:rFonts w:ascii="Times New Roman" w:hAnsi="Times New Roman"/>
        </w:rPr>
        <w:t xml:space="preserve"> grid_default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              </w:t>
      </w:r>
      <w:r w:rsidRPr="000626F7">
        <w:rPr>
          <w:rStyle w:val="DataTypeTok"/>
          <w:rFonts w:ascii="Times New Roman" w:hAnsi="Times New Roman"/>
        </w:rPr>
        <w:t>trControl =</w:t>
      </w:r>
      <w:r w:rsidRPr="000626F7">
        <w:rPr>
          <w:rStyle w:val="NormalTok"/>
          <w:rFonts w:ascii="Times New Roman" w:hAnsi="Times New Roman"/>
        </w:rPr>
        <w:t xml:space="preserve"> train_control)</w:t>
      </w:r>
    </w:p>
    <w:p w14:paraId="2E1F7CA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knnmodel)</w:t>
      </w:r>
    </w:p>
    <w:p w14:paraId="08FEFCA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Cross-Validated (10 fold) Confusion Matrix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(entries are percentual average cell counts across resamples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No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43.8 10.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6.2 39.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Accuracy (average) : 0.8328</w:t>
      </w:r>
    </w:p>
    <w:p w14:paraId="392F3330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knnmode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, knnmode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pred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bs)</w:t>
      </w:r>
    </w:p>
    <w:p w14:paraId="62CB8BD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No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22474  538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3197 2028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32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296, 0.836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5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&lt; 2.2e-16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665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 2.2e-16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875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790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806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863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500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437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542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32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No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35C04A96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Testing for the best performing model</w:t>
      </w:r>
    </w:p>
    <w:p w14:paraId="2CFA3F0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Xgboost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XGBoostmodel, test.se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predt, 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17509D8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No 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119372   201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14636   899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85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835, 0.8868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924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463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8168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907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805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9833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0759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620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1629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538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0AB8F1EF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o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XGBoostmodel, test.set, </w:t>
      </w:r>
      <w:r w:rsidRPr="000626F7">
        <w:rPr>
          <w:rStyle w:val="DataTypeTok"/>
          <w:rFonts w:ascii="Times New Roman" w:hAnsi="Times New Roman"/>
        </w:rPr>
        <w:t>ty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esults.ro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, prob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Ye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auc</w:t>
      </w:r>
      <w:r w:rsidRPr="000626F7">
        <w:rPr>
          <w:rStyle w:val="NormalTok"/>
          <w:rFonts w:ascii="Times New Roman" w:hAnsi="Times New Roman"/>
        </w:rPr>
        <w:t>(results.roc)</w:t>
      </w:r>
    </w:p>
    <w:p w14:paraId="74260AC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Area under the curve: 0.9084</w:t>
      </w:r>
    </w:p>
    <w:p w14:paraId="727873E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 xml:space="preserve">(results.roc, </w:t>
      </w:r>
      <w:r w:rsidRPr="000626F7">
        <w:rPr>
          <w:rStyle w:val="DataTypeTok"/>
          <w:rFonts w:ascii="Times New Roman" w:hAnsi="Times New Roman"/>
        </w:rPr>
        <w:t>print.thr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print.thres.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</w:p>
    <w:p w14:paraId="1202FEEC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drawing>
          <wp:inline distT="0" distB="0" distL="0" distR="0" wp14:anchorId="5CA08EFB" wp14:editId="169A0FDF">
            <wp:extent cx="4620126" cy="3696101"/>
            <wp:effectExtent l="0" t="0" r="0" b="0"/>
            <wp:docPr id="597639277" name="Picture" descr="A graph with numbers and lines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7639277" name="Picture" descr="A graph with numbers an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7FA586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esults.coor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oords</w:t>
      </w:r>
      <w:r w:rsidRPr="000626F7">
        <w:rPr>
          <w:rStyle w:val="NormalTok"/>
          <w:rFonts w:ascii="Times New Roman" w:hAnsi="Times New Roman"/>
        </w:rPr>
        <w:t>(results.roc,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results.coords)</w:t>
      </w:r>
    </w:p>
    <w:p w14:paraId="7A1E823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threshold specificity sensitivity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0.4371451   0.8774402   0.8272166</w:t>
      </w:r>
    </w:p>
    <w:p w14:paraId="7F76828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RF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rf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rf1, test.se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factor</w:t>
      </w:r>
      <w:r w:rsidRPr="000626F7">
        <w:rPr>
          <w:rStyle w:val="NormalTok"/>
          <w:rFonts w:ascii="Times New Roman" w:hAnsi="Times New Roman"/>
        </w:rPr>
        <w:t xml:space="preserve">(predrf), </w:t>
      </w:r>
      <w:r w:rsidRPr="000626F7">
        <w:rPr>
          <w:rStyle w:val="KeywordTok"/>
          <w:rFonts w:ascii="Times New Roman" w:hAnsi="Times New Roman"/>
        </w:rPr>
        <w:t>factor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od_case)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007A22F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No 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119745   202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14263   898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87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86, 0.8893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924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469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81586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9357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8638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98335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07591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6193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16029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5471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689C91A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o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rf1, test.set, </w:t>
      </w:r>
      <w:r w:rsidRPr="000626F7">
        <w:rPr>
          <w:rStyle w:val="DataTypeTok"/>
          <w:rFonts w:ascii="Times New Roman" w:hAnsi="Times New Roman"/>
        </w:rPr>
        <w:t>ty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esults.roc1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, prob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Ye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auc</w:t>
      </w:r>
      <w:r w:rsidRPr="000626F7">
        <w:rPr>
          <w:rStyle w:val="NormalTok"/>
          <w:rFonts w:ascii="Times New Roman" w:hAnsi="Times New Roman"/>
        </w:rPr>
        <w:t>(results.roc1)</w:t>
      </w:r>
    </w:p>
    <w:p w14:paraId="598BD243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Area under the curve: 0.9112</w:t>
      </w:r>
    </w:p>
    <w:p w14:paraId="640E348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 xml:space="preserve">(results.roc1, </w:t>
      </w:r>
      <w:r w:rsidRPr="000626F7">
        <w:rPr>
          <w:rStyle w:val="DataTypeTok"/>
          <w:rFonts w:ascii="Times New Roman" w:hAnsi="Times New Roman"/>
        </w:rPr>
        <w:t>print.thr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print.thres.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</w:p>
    <w:p w14:paraId="1002C165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drawing>
          <wp:inline distT="0" distB="0" distL="0" distR="0" wp14:anchorId="2F5FABF0" wp14:editId="0453EC6F">
            <wp:extent cx="4620126" cy="3696101"/>
            <wp:effectExtent l="0" t="0" r="0" b="0"/>
            <wp:docPr id="1761147558" name="Picture" descr="A graph with numbers and lines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1147558" name="Picture" descr="A graph with numbers an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4C1EDB2" w14:textId="77777777" w:rsidR="006D4D93" w:rsidRPr="000626F7" w:rsidRDefault="006D4D93" w:rsidP="006D4D93">
      <w:pPr>
        <w:pStyle w:val="BodyText"/>
      </w:pPr>
    </w:p>
    <w:p w14:paraId="2EC8B3B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AdaBag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ada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ada, test.se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adat, 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64A4069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No 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120482   215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13526   885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91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903, 0.8935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924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477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80432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9907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9562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98244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07591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6106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15433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5169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039EB4A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o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ada, test.set, </w:t>
      </w:r>
      <w:r w:rsidRPr="000626F7">
        <w:rPr>
          <w:rStyle w:val="DataTypeTok"/>
          <w:rFonts w:ascii="Times New Roman" w:hAnsi="Times New Roman"/>
        </w:rPr>
        <w:t>ty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esults.roc2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, prob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Ye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auc</w:t>
      </w:r>
      <w:r w:rsidRPr="000626F7">
        <w:rPr>
          <w:rStyle w:val="NormalTok"/>
          <w:rFonts w:ascii="Times New Roman" w:hAnsi="Times New Roman"/>
        </w:rPr>
        <w:t>(results.roc2)</w:t>
      </w:r>
    </w:p>
    <w:p w14:paraId="7A84B7D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Area under the curve: 0.8686</w:t>
      </w:r>
    </w:p>
    <w:p w14:paraId="508E93A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 xml:space="preserve">(results.roc2, </w:t>
      </w:r>
      <w:r w:rsidRPr="000626F7">
        <w:rPr>
          <w:rStyle w:val="DataTypeTok"/>
          <w:rFonts w:ascii="Times New Roman" w:hAnsi="Times New Roman"/>
        </w:rPr>
        <w:t>print.thr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print.thres.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</w:p>
    <w:p w14:paraId="08C2EC3F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</w:p>
    <w:p w14:paraId="38EDF56B" w14:textId="77777777" w:rsidR="006D4D93" w:rsidRPr="000626F7" w:rsidRDefault="006D4D93" w:rsidP="006D4D93">
      <w:pPr>
        <w:pStyle w:val="BodyText"/>
      </w:pPr>
      <w:r w:rsidRPr="000626F7">
        <w:rPr>
          <w:noProof/>
        </w:rPr>
        <w:drawing>
          <wp:inline distT="0" distB="0" distL="0" distR="0" wp14:anchorId="22A2146D" wp14:editId="3EF6529E">
            <wp:extent cx="4620895" cy="3694430"/>
            <wp:effectExtent l="0" t="0" r="8255" b="1270"/>
            <wp:docPr id="964873879" name="Picture 964873879" descr="A graph with numbers and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4873879" name="Picture 964873879" descr="A graph with numbers an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895" cy="36944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BECDD1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Support Vector Machine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svmp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svmmodel, test.se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svmpt, 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68EB9A2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No 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116205   199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17803   901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63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617, 0.8653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924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413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8190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671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361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9831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0759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621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1849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431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31864E6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o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svmmodel, test.set, </w:t>
      </w:r>
      <w:r w:rsidRPr="000626F7">
        <w:rPr>
          <w:rStyle w:val="DataTypeTok"/>
          <w:rFonts w:ascii="Times New Roman" w:hAnsi="Times New Roman"/>
        </w:rPr>
        <w:t>ty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esults.roc3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, prob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Ye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auc</w:t>
      </w:r>
      <w:r w:rsidRPr="000626F7">
        <w:rPr>
          <w:rStyle w:val="NormalTok"/>
          <w:rFonts w:ascii="Times New Roman" w:hAnsi="Times New Roman"/>
        </w:rPr>
        <w:t>(results.roc3)</w:t>
      </w:r>
    </w:p>
    <w:p w14:paraId="087A4C5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Area under the curve: 0.8805</w:t>
      </w:r>
    </w:p>
    <w:p w14:paraId="56CE67D0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 xml:space="preserve">(results.roc3, </w:t>
      </w:r>
      <w:r w:rsidRPr="000626F7">
        <w:rPr>
          <w:rStyle w:val="DataTypeTok"/>
          <w:rFonts w:ascii="Times New Roman" w:hAnsi="Times New Roman"/>
        </w:rPr>
        <w:t>print.thr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print.thres.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</w:p>
    <w:p w14:paraId="47716CBB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drawing>
          <wp:inline distT="0" distB="0" distL="0" distR="0" wp14:anchorId="0ACC5A02" wp14:editId="5CA5B3B3">
            <wp:extent cx="4620126" cy="3696101"/>
            <wp:effectExtent l="0" t="0" r="0" b="0"/>
            <wp:docPr id="1023880436" name="Picture" descr="A graph with numbers and lines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3880436" name="Picture" descr="A graph with numbers an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3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565176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Logistic Regression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LogitModel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LogitModel, </w:t>
      </w:r>
      <w:r w:rsidRPr="000626F7">
        <w:rPr>
          <w:rStyle w:val="DataTypeTok"/>
          <w:rFonts w:ascii="Times New Roman" w:hAnsi="Times New Roman"/>
        </w:rPr>
        <w:t>newdata =</w:t>
      </w:r>
      <w:r w:rsidRPr="000626F7">
        <w:rPr>
          <w:rStyle w:val="NormalTok"/>
          <w:rFonts w:ascii="Times New Roman" w:hAnsi="Times New Roman"/>
        </w:rPr>
        <w:t xml:space="preserve"> test.se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LogitModelt, 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7240941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No 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118866   20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15142   897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81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799, 0.8832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924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453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8149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870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720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9831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0759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618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1662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509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327E8BA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o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LogitModel, test.set, </w:t>
      </w:r>
      <w:r w:rsidRPr="000626F7">
        <w:rPr>
          <w:rStyle w:val="DataTypeTok"/>
          <w:rFonts w:ascii="Times New Roman" w:hAnsi="Times New Roman"/>
        </w:rPr>
        <w:t>ty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esults.roc4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, prob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Ye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auc</w:t>
      </w:r>
      <w:r w:rsidRPr="000626F7">
        <w:rPr>
          <w:rStyle w:val="NormalTok"/>
          <w:rFonts w:ascii="Times New Roman" w:hAnsi="Times New Roman"/>
        </w:rPr>
        <w:t>(results.roc4)</w:t>
      </w:r>
    </w:p>
    <w:p w14:paraId="3BC14AC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Area under the curve: 0.9067</w:t>
      </w:r>
    </w:p>
    <w:p w14:paraId="015EB9D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 xml:space="preserve">(results.roc4, </w:t>
      </w:r>
      <w:r w:rsidRPr="000626F7">
        <w:rPr>
          <w:rStyle w:val="DataTypeTok"/>
          <w:rFonts w:ascii="Times New Roman" w:hAnsi="Times New Roman"/>
        </w:rPr>
        <w:t>print.thr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print.thres.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</w:p>
    <w:p w14:paraId="2A0B54A1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drawing>
          <wp:inline distT="0" distB="0" distL="0" distR="0" wp14:anchorId="5BEBC3F9" wp14:editId="7ECA2183">
            <wp:extent cx="4620126" cy="3696101"/>
            <wp:effectExtent l="0" t="0" r="0" b="0"/>
            <wp:docPr id="482171159" name="Picture" descr="A graph with numbers and lines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2171159" name="Picture" descr="A graph with numbers an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3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FBA65D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GBM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gbm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gbm, </w:t>
      </w:r>
      <w:r w:rsidRPr="000626F7">
        <w:rPr>
          <w:rStyle w:val="DataTypeTok"/>
          <w:rFonts w:ascii="Times New Roman" w:hAnsi="Times New Roman"/>
        </w:rPr>
        <w:t>newdata =</w:t>
      </w:r>
      <w:r w:rsidRPr="000626F7">
        <w:rPr>
          <w:rStyle w:val="NormalTok"/>
          <w:rFonts w:ascii="Times New Roman" w:hAnsi="Times New Roman"/>
        </w:rPr>
        <w:t xml:space="preserve"> test.se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gbmt, 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7CE143F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No 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118853   194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15155   906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82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804, 0.8837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924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457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8232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869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742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9838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0759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624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1670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550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68F9BAB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o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gbm, test.set, </w:t>
      </w:r>
      <w:r w:rsidRPr="000626F7">
        <w:rPr>
          <w:rStyle w:val="DataTypeTok"/>
          <w:rFonts w:ascii="Times New Roman" w:hAnsi="Times New Roman"/>
        </w:rPr>
        <w:t>ty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esults.roc5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, prob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Ye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auc</w:t>
      </w:r>
      <w:r w:rsidRPr="000626F7">
        <w:rPr>
          <w:rStyle w:val="NormalTok"/>
          <w:rFonts w:ascii="Times New Roman" w:hAnsi="Times New Roman"/>
        </w:rPr>
        <w:t>(results.roc5)</w:t>
      </w:r>
    </w:p>
    <w:p w14:paraId="4F7D5F3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Area under the curve: 0.91</w:t>
      </w:r>
    </w:p>
    <w:p w14:paraId="17B9AAA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 xml:space="preserve">(results.roc5, </w:t>
      </w:r>
      <w:r w:rsidRPr="000626F7">
        <w:rPr>
          <w:rStyle w:val="DataTypeTok"/>
          <w:rFonts w:ascii="Times New Roman" w:hAnsi="Times New Roman"/>
        </w:rPr>
        <w:t>print.thr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print.thres.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</w:p>
    <w:p w14:paraId="48D57A73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drawing>
          <wp:inline distT="0" distB="0" distL="0" distR="0" wp14:anchorId="2B749AAC" wp14:editId="335E8A88">
            <wp:extent cx="4620126" cy="3696101"/>
            <wp:effectExtent l="0" t="0" r="0" b="0"/>
            <wp:docPr id="82174624" name="Picture" descr="A graph with numbers and lines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174624" name="Picture" descr="A graph with numbers an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3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0C7722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Naive Bayes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Nbp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nBmodel, </w:t>
      </w:r>
      <w:r w:rsidRPr="000626F7">
        <w:rPr>
          <w:rStyle w:val="DataTypeTok"/>
          <w:rFonts w:ascii="Times New Roman" w:hAnsi="Times New Roman"/>
        </w:rPr>
        <w:t>newdata =</w:t>
      </w:r>
      <w:r w:rsidRPr="000626F7">
        <w:rPr>
          <w:rStyle w:val="NormalTok"/>
          <w:rFonts w:ascii="Times New Roman" w:hAnsi="Times New Roman"/>
        </w:rPr>
        <w:t xml:space="preserve"> test.se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 xml:space="preserve">(Nbpt , </w:t>
      </w:r>
      <w:r w:rsidRPr="000626F7">
        <w:rPr>
          <w:rStyle w:val="DataTypeTok"/>
          <w:rFonts w:ascii="Times New Roman" w:hAnsi="Times New Roman"/>
        </w:rPr>
        <w:t>reference =</w:t>
      </w:r>
      <w:r w:rsidRPr="000626F7">
        <w:rPr>
          <w:rStyle w:val="NormalTok"/>
          <w:rFonts w:ascii="Times New Roman" w:hAnsi="Times New Roman"/>
        </w:rPr>
        <w:t xml:space="preserve"> 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3E7437D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No 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133523   878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  485   222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936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9348, 0.9373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924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303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 2.2e-16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2018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9963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8208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9382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0759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153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0186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5991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0B8EE08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o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nBmodel, test.set, </w:t>
      </w:r>
      <w:r w:rsidRPr="000626F7">
        <w:rPr>
          <w:rStyle w:val="DataTypeTok"/>
          <w:rFonts w:ascii="Times New Roman" w:hAnsi="Times New Roman"/>
        </w:rPr>
        <w:t>ty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esults.roc6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, prob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Ye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auc</w:t>
      </w:r>
      <w:r w:rsidRPr="000626F7">
        <w:rPr>
          <w:rStyle w:val="NormalTok"/>
          <w:rFonts w:ascii="Times New Roman" w:hAnsi="Times New Roman"/>
        </w:rPr>
        <w:t>(results.roc6)</w:t>
      </w:r>
    </w:p>
    <w:p w14:paraId="0347DE4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Area under the curve: 0.8843</w:t>
      </w:r>
    </w:p>
    <w:p w14:paraId="772717B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 xml:space="preserve">(results.roc6, </w:t>
      </w:r>
      <w:r w:rsidRPr="000626F7">
        <w:rPr>
          <w:rStyle w:val="DataTypeTok"/>
          <w:rFonts w:ascii="Times New Roman" w:hAnsi="Times New Roman"/>
        </w:rPr>
        <w:t>print.thr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print.thres.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</w:p>
    <w:p w14:paraId="31C5C417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drawing>
          <wp:inline distT="0" distB="0" distL="0" distR="0" wp14:anchorId="4CF55946" wp14:editId="7B6EB269">
            <wp:extent cx="4620126" cy="3696101"/>
            <wp:effectExtent l="0" t="0" r="0" b="0"/>
            <wp:docPr id="2141261924" name="Picture" descr="A graph with numbers and lines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41261924" name="Picture" descr="A graph with numbers an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3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B00737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KNN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Knnp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knnmodel, </w:t>
      </w:r>
      <w:r w:rsidRPr="000626F7">
        <w:rPr>
          <w:rStyle w:val="DataTypeTok"/>
          <w:rFonts w:ascii="Times New Roman" w:hAnsi="Times New Roman"/>
        </w:rPr>
        <w:t>newdata =</w:t>
      </w:r>
      <w:r w:rsidRPr="000626F7">
        <w:rPr>
          <w:rStyle w:val="NormalTok"/>
          <w:rFonts w:ascii="Times New Roman" w:hAnsi="Times New Roman"/>
        </w:rPr>
        <w:t xml:space="preserve"> test.se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Knnpt, 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2B5A25D3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No 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117573   238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16435   862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70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685, 0.872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924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416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78343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7736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4415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98013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07591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5947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17280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3039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3C69CCB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prob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knnmodel, test.set, </w:t>
      </w:r>
      <w:r w:rsidRPr="000626F7">
        <w:rPr>
          <w:rStyle w:val="DataTypeTok"/>
          <w:rFonts w:ascii="Times New Roman" w:hAnsi="Times New Roman"/>
        </w:rPr>
        <w:t>ty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esults.roc7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, prob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Ye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auc</w:t>
      </w:r>
      <w:r w:rsidRPr="000626F7">
        <w:rPr>
          <w:rStyle w:val="NormalTok"/>
          <w:rFonts w:ascii="Times New Roman" w:hAnsi="Times New Roman"/>
        </w:rPr>
        <w:t>(results.roc7)</w:t>
      </w:r>
    </w:p>
    <w:p w14:paraId="41DF8A1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Area under the curve: 0.8656</w:t>
      </w:r>
    </w:p>
    <w:p w14:paraId="37C210C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 xml:space="preserve">(results.roc7, </w:t>
      </w:r>
      <w:r w:rsidRPr="000626F7">
        <w:rPr>
          <w:rStyle w:val="DataTypeTok"/>
          <w:rFonts w:ascii="Times New Roman" w:hAnsi="Times New Roman"/>
        </w:rPr>
        <w:t>print.thr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best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DataTypeTok"/>
          <w:rFonts w:ascii="Times New Roman" w:hAnsi="Times New Roman"/>
        </w:rPr>
        <w:t>printe.thres.best.method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closest.topleft"</w:t>
      </w:r>
      <w:r w:rsidRPr="000626F7">
        <w:rPr>
          <w:rStyle w:val="NormalTok"/>
          <w:rFonts w:ascii="Times New Roman" w:hAnsi="Times New Roman"/>
        </w:rPr>
        <w:t>)</w:t>
      </w:r>
    </w:p>
    <w:p w14:paraId="2B0AED33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drawing>
          <wp:inline distT="0" distB="0" distL="0" distR="0" wp14:anchorId="60BF5A22" wp14:editId="27F1AB16">
            <wp:extent cx="4620126" cy="3696101"/>
            <wp:effectExtent l="0" t="0" r="0" b="0"/>
            <wp:docPr id="820032252" name="Picture" descr="A graph with numbers and lines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0032252" name="Picture" descr="A graph with numbers an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3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D3A92DF" w14:textId="77777777" w:rsidR="006D4D93" w:rsidRPr="000626F7" w:rsidRDefault="006D4D93" w:rsidP="006D4D93">
      <w:pPr>
        <w:rPr>
          <w:lang w:val="en-US"/>
        </w:rPr>
      </w:pPr>
    </w:p>
    <w:p w14:paraId="2B214A95" w14:textId="77777777" w:rsidR="006D4D93" w:rsidRPr="000626F7" w:rsidRDefault="006D4D93" w:rsidP="006D4D93">
      <w:pPr>
        <w:pStyle w:val="Heading9"/>
      </w:pPr>
      <w:r w:rsidRPr="000626F7">
        <w:t>ML deep learning with Keras</w:t>
      </w:r>
    </w:p>
    <w:p w14:paraId="3736FA3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kera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ensorflow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lan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idyvers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dply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gapminde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care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xgboos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forcat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mic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vctr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nania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yardstick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forcats)</w:t>
      </w:r>
    </w:p>
    <w:p w14:paraId="532AD44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datasettrain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train.set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datasettes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test.set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2D1E3A4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rain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est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7BAF70A3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    49</w:t>
      </w:r>
    </w:p>
    <w:p w14:paraId="1481272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39C812C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45016     49</w:t>
      </w:r>
    </w:p>
    <w:p w14:paraId="4B864A8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79E68AF0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</w:t>
      </w:r>
    </w:p>
    <w:p w14:paraId="1C6D0E3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1EC7964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0     1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1 25671</w:t>
      </w:r>
    </w:p>
    <w:p w14:paraId="69DCAEA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52262C5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    49</w:t>
      </w:r>
    </w:p>
    <w:p w14:paraId="1D7FEB5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4F74F58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45016     49</w:t>
      </w:r>
    </w:p>
    <w:p w14:paraId="54FBEBFF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5F99791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0     1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1 25671</w:t>
      </w:r>
    </w:p>
    <w:p w14:paraId="1DC65C7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5DD517A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0      1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34008  11008</w:t>
      </w:r>
    </w:p>
    <w:p w14:paraId="52F9D2F0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551E168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numeric"</w:t>
      </w:r>
    </w:p>
    <w:p w14:paraId="7E5334F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59241EE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numeric"</w:t>
      </w:r>
    </w:p>
    <w:p w14:paraId="59C36EA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x_train_tb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OperatorTok"/>
          <w:rFonts w:ascii="Times New Roman" w:hAnsi="Times New Roman"/>
        </w:rPr>
        <w:t>-</w:t>
      </w:r>
      <w:r w:rsidRPr="000626F7">
        <w:rPr>
          <w:rStyle w:val="NormalTok"/>
          <w:rFonts w:ascii="Times New Roman" w:hAnsi="Times New Roman"/>
        </w:rPr>
        <w:t>od_case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x_test_tb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OperatorTok"/>
          <w:rFonts w:ascii="Times New Roman" w:hAnsi="Times New Roman"/>
        </w:rPr>
        <w:t>-</w:t>
      </w:r>
      <w:r w:rsidRPr="000626F7">
        <w:rPr>
          <w:rStyle w:val="NormalTok"/>
          <w:rFonts w:ascii="Times New Roman" w:hAnsi="Times New Roman"/>
        </w:rPr>
        <w:t>od_case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y_train_ve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od_case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y_test_ve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od_case)</w:t>
      </w:r>
    </w:p>
    <w:p w14:paraId="3978962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glimpse</w:t>
      </w:r>
      <w:r w:rsidRPr="000626F7">
        <w:rPr>
          <w:rStyle w:val="NormalTok"/>
          <w:rFonts w:ascii="Times New Roman" w:hAnsi="Times New Roman"/>
        </w:rPr>
        <w:t>(x_train_tbl)</w:t>
      </w:r>
    </w:p>
    <w:p w14:paraId="6224D9F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Rows: 51,34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Columns: 4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ost                                  &lt;dbl&gt; 0, 0, 0, 0, 0, 1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rheumatoid_arthritis_date_b          &lt;dbl&gt; 0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parkinsonism_date_b                  &lt;dbl&gt; 0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osteo_arthritis_date_b               &lt;dbl&gt; 0, 0, 1, 0, 0, 0, 1, 0, 0, 1, 1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osteo_porosis_date_b                 &lt;dbl&gt; 0, 0, 0, 1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ms_date_b                            &lt;dbl&gt; 0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mood_anx_date_b                      &lt;dbl&gt; 0, 0, 1, 1, 0, 1, 0, 0, 1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isch_stroke_date_b                   &lt;dbl&gt; 0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ihd_date_b                           &lt;dbl&gt; 0, 0, 0, 1, 0, 0, 1, 0, 0, 0, 1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hypertension_date_b                  &lt;dbl&gt; 0, 0, 0, 1, 1, 0, 0, 0, 0, 1, 1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hosp_tia_date_b                      &lt;dbl&gt; 0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hosp_stroke_date_b                   &lt;dbl&gt; 0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heart_failure_date_b                 &lt;dbl&gt; 0, 0, 0, 0, 0, 0, 0, 0, 0, 0, 1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haemorr_stroke_date_b                &lt;dbl&gt; 0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epilepsy_date_b                      &lt;dbl&gt; 0, 0, 0, 0, 0, 0, 0, 1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diabetes_date_b                      &lt;dbl&gt; 0, 0, 0, 0, 0, 0, 0, 0, 1, 1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depression_date_b                    &lt;dbl&gt; 0, 0, 1, 1, 0, 1, 0, 0, 1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copd_date_b                          &lt;dbl&gt; 0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ckd_date_b                           &lt;dbl&gt; 0, 0, 0, 1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asthma_date_b                        &lt;dbl&gt; 0, 1, 1, 0, 0, 0, 0, 0, 0, 1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angina_date_b                        &lt;dbl&gt; 0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ami_date_b                           &lt;dbl&gt; 0, 0, 0, 1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alzheimer_dementia_date_b            &lt;dbl&gt; 0, 0, 0, 0, 0, 0, 0, 0, 0, 0, 1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Tobaccouse                           &lt;dbl&gt; 0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Tissueinfection                      &lt;dbl&gt; 1, 0, 1, 1, 1, 1, 0, 0, 0, 1, 1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substancerelated.disorders           &lt;dbl&gt; 1, 0, 0, 0, 0, 1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Stimulantuse                         &lt;dbl&gt; 1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Sepsis                               &lt;dbl&gt; 0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Sedativeandhypnoticuse               &lt;dbl&gt; 0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psychoticdisorders                   &lt;dbl&gt; 1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Polysubstance                        &lt;dbl&gt; 1, 0, 0, 0, 0, 1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Personalitydisorders                 &lt;dbl&gt; 1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Otherpsychoactivedruguse             &lt;dbl&gt; 1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Osteomyelitis                        &lt;dbl&gt; 0, 0, 1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Opioiduse                            &lt;dbl&gt; 1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Neuroticrelateddisorders             &lt;dbl&gt; 1, 0, 0, 0, 0, 1, 0, 0, 1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Neurocognitivedisorders              &lt;dbl&gt; 1, 0, 0, 0, 0, 1, 0, 0, 0, 0, 1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Multiplementalillness                &lt;dbl&gt; 0, 0, 0, 0, 0, 1, 0, 0, 1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Mooddisorders                        &lt;dbl&gt; 0, 0, 1, 0, 0, 1, 0, 0, 1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Intellectualdisability               &lt;dbl&gt; 0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Hallucinogensuse                     &lt;dbl&gt; 0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Endocarditis                         &lt;dbl&gt; 0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earlyonsetdisorders                  &lt;dbl&gt; 0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Developmentdisorders                 &lt;dbl&gt; 0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Cocaineuse                           &lt;dbl&gt; 0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Cannabinoiduse                       &lt;dbl&gt; 0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Behaviouralpsychologicaldisturbances &lt;dbl&gt; 0, 0, 0, 0, 0, 0, 0, 0, 0, 0, 0, ~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$ Alcoholuse                           &lt;dbl&gt; 1, 1, 1, 1, 1, 1, 1, 1, 1, 1, 1, ~</w:t>
      </w:r>
    </w:p>
    <w:p w14:paraId="3ACBA2D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model_kera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keras_model_sequential</w:t>
      </w:r>
      <w:r w:rsidRPr="000626F7">
        <w:rPr>
          <w:rStyle w:val="NormalTok"/>
          <w:rFonts w:ascii="Times New Roman" w:hAnsi="Times New Roman"/>
        </w:rPr>
        <w:t>(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model_keras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layer_dens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</w:t>
      </w:r>
      <w:r w:rsidRPr="000626F7">
        <w:rPr>
          <w:rStyle w:val="DataTypeTok"/>
          <w:rFonts w:ascii="Times New Roman" w:hAnsi="Times New Roman"/>
        </w:rPr>
        <w:t>unit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49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</w:t>
      </w:r>
      <w:r w:rsidRPr="000626F7">
        <w:rPr>
          <w:rStyle w:val="DataTypeTok"/>
          <w:rFonts w:ascii="Times New Roman" w:hAnsi="Times New Roman"/>
        </w:rPr>
        <w:t>activation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relu"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</w:t>
      </w:r>
      <w:r w:rsidRPr="000626F7">
        <w:rPr>
          <w:rStyle w:val="DataTypeTok"/>
          <w:rFonts w:ascii="Times New Roman" w:hAnsi="Times New Roman"/>
        </w:rPr>
        <w:t>input_shap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ncol</w:t>
      </w:r>
      <w:r w:rsidRPr="000626F7">
        <w:rPr>
          <w:rStyle w:val="NormalTok"/>
          <w:rFonts w:ascii="Times New Roman" w:hAnsi="Times New Roman"/>
        </w:rPr>
        <w:t xml:space="preserve">(x_train_tbl)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layer_dropou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rat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layer_dens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</w:t>
      </w:r>
      <w:r w:rsidRPr="000626F7">
        <w:rPr>
          <w:rStyle w:val="DataTypeTok"/>
          <w:rFonts w:ascii="Times New Roman" w:hAnsi="Times New Roman"/>
        </w:rPr>
        <w:t>unit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49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</w:t>
      </w:r>
      <w:r w:rsidRPr="000626F7">
        <w:rPr>
          <w:rStyle w:val="DataTypeTok"/>
          <w:rFonts w:ascii="Times New Roman" w:hAnsi="Times New Roman"/>
        </w:rPr>
        <w:t>activation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relu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layer_dropou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rat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layer_dens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</w:t>
      </w:r>
      <w:r w:rsidRPr="000626F7">
        <w:rPr>
          <w:rStyle w:val="DataTypeTok"/>
          <w:rFonts w:ascii="Times New Roman" w:hAnsi="Times New Roman"/>
        </w:rPr>
        <w:t>unit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49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</w:t>
      </w:r>
      <w:r w:rsidRPr="000626F7">
        <w:rPr>
          <w:rStyle w:val="DataTypeTok"/>
          <w:rFonts w:ascii="Times New Roman" w:hAnsi="Times New Roman"/>
        </w:rPr>
        <w:t>activation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relu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layer_dropou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rat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layer_dens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</w:t>
      </w:r>
      <w:r w:rsidRPr="000626F7">
        <w:rPr>
          <w:rStyle w:val="DataTypeTok"/>
          <w:rFonts w:ascii="Times New Roman" w:hAnsi="Times New Roman"/>
        </w:rPr>
        <w:t>unit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49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</w:t>
      </w:r>
      <w:r w:rsidRPr="000626F7">
        <w:rPr>
          <w:rStyle w:val="DataTypeTok"/>
          <w:rFonts w:ascii="Times New Roman" w:hAnsi="Times New Roman"/>
        </w:rPr>
        <w:t>activation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relu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layer_dropou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rat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layer_dens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</w:t>
      </w:r>
      <w:r w:rsidRPr="000626F7">
        <w:rPr>
          <w:rStyle w:val="DataTypeTok"/>
          <w:rFonts w:ascii="Times New Roman" w:hAnsi="Times New Roman"/>
        </w:rPr>
        <w:t>unit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49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</w:t>
      </w:r>
      <w:r w:rsidRPr="000626F7">
        <w:rPr>
          <w:rStyle w:val="DataTypeTok"/>
          <w:rFonts w:ascii="Times New Roman" w:hAnsi="Times New Roman"/>
        </w:rPr>
        <w:t>activation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relu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layer_dropou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rat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001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layer_dens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</w:t>
      </w:r>
      <w:r w:rsidRPr="000626F7">
        <w:rPr>
          <w:rStyle w:val="DataTypeTok"/>
          <w:rFonts w:ascii="Times New Roman" w:hAnsi="Times New Roman"/>
        </w:rPr>
        <w:t>unit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</w:t>
      </w:r>
      <w:r w:rsidRPr="000626F7">
        <w:rPr>
          <w:rStyle w:val="DataTypeTok"/>
          <w:rFonts w:ascii="Times New Roman" w:hAnsi="Times New Roman"/>
        </w:rPr>
        <w:t>activation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sigmoid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compil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</w:t>
      </w:r>
      <w:r w:rsidRPr="000626F7">
        <w:rPr>
          <w:rStyle w:val="DataTypeTok"/>
          <w:rFonts w:ascii="Times New Roman" w:hAnsi="Times New Roman"/>
        </w:rPr>
        <w:t>optimizer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'adam'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</w:t>
      </w:r>
      <w:r w:rsidRPr="000626F7">
        <w:rPr>
          <w:rStyle w:val="DataTypeTok"/>
          <w:rFonts w:ascii="Times New Roman" w:hAnsi="Times New Roman"/>
        </w:rPr>
        <w:t>los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'binary_crossentropy'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</w:t>
      </w:r>
      <w:r w:rsidRPr="000626F7">
        <w:rPr>
          <w:rStyle w:val="DataTypeTok"/>
          <w:rFonts w:ascii="Times New Roman" w:hAnsi="Times New Roman"/>
        </w:rPr>
        <w:t>metric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'accuracy'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model_keras</w:t>
      </w:r>
    </w:p>
    <w:p w14:paraId="3133DDF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Model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Layer (type)                        Output Shape                    Param #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================================================================================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dense_5 (Dense)                     (None, 49)                      2401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dropout_4 (Dropout)                 (None, 49)                      0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dense_4 (Dense)                     (None, 49)                      2450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dropout_3 (Dropout)                 (None, 49)                      0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dense_3 (Dense)                     (None, 49)                      2450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dropout_2 (Dropout)                 (None, 49)                      0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dense_2 (Dense)                     (None, 49)                      2450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dropout_1 (Dropout)                 (None, 49)                      0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dense_1 (Dense)                     (None, 49)                      2450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dropout (Dropout)                   (None, 49)                      0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dense (Dense)                       (None, 1)                       50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================================================================================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otal params: 12,25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Trainable params: 12,25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Non-trainable params: 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________________________________________________________________________________</w:t>
      </w:r>
    </w:p>
    <w:p w14:paraId="2DD712D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history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object =</w:t>
      </w:r>
      <w:r w:rsidRPr="000626F7">
        <w:rPr>
          <w:rStyle w:val="NormalTok"/>
          <w:rFonts w:ascii="Times New Roman" w:hAnsi="Times New Roman"/>
        </w:rPr>
        <w:t xml:space="preserve"> model_keras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x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as.matrix</w:t>
      </w:r>
      <w:r w:rsidRPr="000626F7">
        <w:rPr>
          <w:rStyle w:val="NormalTok"/>
          <w:rFonts w:ascii="Times New Roman" w:hAnsi="Times New Roman"/>
        </w:rPr>
        <w:t>(x_train_tbl)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y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as.matrix</w:t>
      </w:r>
      <w:r w:rsidRPr="000626F7">
        <w:rPr>
          <w:rStyle w:val="NormalTok"/>
          <w:rFonts w:ascii="Times New Roman" w:hAnsi="Times New Roman"/>
        </w:rPr>
        <w:t>(y_train_vec)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batch_siz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epoch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1000</w:t>
      </w:r>
      <w:r w:rsidRPr="000626F7">
        <w:rPr>
          <w:rStyle w:val="NormalTok"/>
          <w:rFonts w:ascii="Times New Roman" w:hAnsi="Times New Roman"/>
        </w:rPr>
        <w:t>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validation_split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FloatTok"/>
        </w:rPr>
        <w:t>0.3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</w:p>
    <w:p w14:paraId="2EFB82B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history)</w:t>
      </w:r>
    </w:p>
    <w:p w14:paraId="01D2D64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Trained on 35,939 samples (batch_size=300, epochs=1,000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Final epoch (plot to see history):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val_loss: 1.30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val_acc: 0.721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loss: 0.166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acc: 0.9342</w:t>
      </w:r>
    </w:p>
    <w:p w14:paraId="1072A72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plot</w:t>
      </w:r>
      <w:r w:rsidRPr="000626F7">
        <w:rPr>
          <w:rStyle w:val="NormalTok"/>
          <w:rFonts w:ascii="Times New Roman" w:hAnsi="Times New Roman"/>
        </w:rPr>
        <w:t>(history)</w:t>
      </w:r>
    </w:p>
    <w:p w14:paraId="198247DA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  <w:noProof/>
        </w:rPr>
        <w:drawing>
          <wp:inline distT="0" distB="0" distL="0" distR="0" wp14:anchorId="7D3D3192" wp14:editId="2FA3B24A">
            <wp:extent cx="4620126" cy="3696101"/>
            <wp:effectExtent l="0" t="0" r="0" b="0"/>
            <wp:docPr id="1286472719" name="Picture" descr="A graph of data and data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6472719" name="Picture" descr="A graph of data and data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3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126" cy="369610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60B3CC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yhat_keras_class_ve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_class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object =</w:t>
      </w:r>
      <w:r w:rsidRPr="000626F7">
        <w:rPr>
          <w:rStyle w:val="NormalTok"/>
          <w:rFonts w:ascii="Times New Roman" w:hAnsi="Times New Roman"/>
        </w:rPr>
        <w:t xml:space="preserve"> model_keras, </w:t>
      </w:r>
      <w:r w:rsidRPr="000626F7">
        <w:rPr>
          <w:rStyle w:val="DataTypeTok"/>
          <w:rFonts w:ascii="Times New Roman" w:hAnsi="Times New Roman"/>
        </w:rPr>
        <w:t>x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as.matrix</w:t>
      </w:r>
      <w:r w:rsidRPr="000626F7">
        <w:rPr>
          <w:rStyle w:val="NormalTok"/>
          <w:rFonts w:ascii="Times New Roman" w:hAnsi="Times New Roman"/>
        </w:rPr>
        <w:t xml:space="preserve">(x_test_tbl)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s.vector</w:t>
      </w:r>
      <w:r w:rsidRPr="000626F7">
        <w:rPr>
          <w:rStyle w:val="NormalTok"/>
          <w:rFonts w:ascii="Times New Roman" w:hAnsi="Times New Roman"/>
        </w:rPr>
        <w:t>(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yhat_keras_prob_ve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_proba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object =</w:t>
      </w:r>
      <w:r w:rsidRPr="000626F7">
        <w:rPr>
          <w:rStyle w:val="NormalTok"/>
          <w:rFonts w:ascii="Times New Roman" w:hAnsi="Times New Roman"/>
        </w:rPr>
        <w:t xml:space="preserve"> model_keras, </w:t>
      </w:r>
      <w:r w:rsidRPr="000626F7">
        <w:rPr>
          <w:rStyle w:val="DataTypeTok"/>
          <w:rFonts w:ascii="Times New Roman" w:hAnsi="Times New Roman"/>
        </w:rPr>
        <w:t>x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as.matrix</w:t>
      </w:r>
      <w:r w:rsidRPr="000626F7">
        <w:rPr>
          <w:rStyle w:val="NormalTok"/>
          <w:rFonts w:ascii="Times New Roman" w:hAnsi="Times New Roman"/>
        </w:rPr>
        <w:t xml:space="preserve">(x_test_tbl)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s.vector</w:t>
      </w:r>
      <w:r w:rsidRPr="000626F7">
        <w:rPr>
          <w:rStyle w:val="NormalTok"/>
          <w:rFonts w:ascii="Times New Roman" w:hAnsi="Times New Roman"/>
        </w:rPr>
        <w:t>()</w:t>
      </w:r>
    </w:p>
    <w:p w14:paraId="68277C2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estimates_tbl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y_test_vec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column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estimat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as.factor</w:t>
      </w:r>
      <w:r w:rsidRPr="000626F7">
        <w:rPr>
          <w:rStyle w:val="NormalTok"/>
          <w:rFonts w:ascii="Times New Roman" w:hAnsi="Times New Roman"/>
        </w:rPr>
        <w:t>(yhat_keras_class_vec),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class_prob =</w:t>
      </w:r>
      <w:r w:rsidRPr="000626F7">
        <w:rPr>
          <w:rStyle w:val="NormalTok"/>
          <w:rFonts w:ascii="Times New Roman" w:hAnsi="Times New Roman"/>
        </w:rPr>
        <w:t xml:space="preserve"> yhat_keras_prob_vec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estimates_tbl</w:t>
      </w:r>
    </w:p>
    <w:p w14:paraId="4DD3BB0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# A tibble: 145,016 x 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od_case estimate class_prob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&lt;dbl&gt; &lt;fct&gt;         &lt;dbl&gt;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1       1 1         0.815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2       1 0         0.169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3       1 0         0.137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4       1 1         0.966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5       1 1         1.00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6       1 1         0.929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7       1 1         1.00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8       1 0         0.000045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9       1 1         1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10       1 1         1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# i 145,006 more rows</w:t>
      </w:r>
    </w:p>
    <w:p w14:paraId="4EBB4FA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estimates_tbl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estimates_tbl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a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vars</w:t>
      </w:r>
      <w:r w:rsidRPr="000626F7">
        <w:rPr>
          <w:rStyle w:val="NormalTok"/>
          <w:rFonts w:ascii="Times New Roman" w:hAnsi="Times New Roman"/>
        </w:rPr>
        <w:t xml:space="preserve">(od_case), </w:t>
      </w:r>
      <w:r w:rsidRPr="000626F7">
        <w:rPr>
          <w:rStyle w:val="KeywordTok"/>
          <w:rFonts w:ascii="Times New Roman" w:hAnsi="Times New Roman"/>
        </w:rPr>
        <w:t>list</w:t>
      </w:r>
      <w:r w:rsidRPr="000626F7">
        <w:rPr>
          <w:rStyle w:val="NormalTok"/>
          <w:rFonts w:ascii="Times New Roman" w:hAnsi="Times New Roman"/>
        </w:rPr>
        <w:t>(factor)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estimates_tb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02EC0F3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35107E6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evels</w:t>
      </w:r>
      <w:r w:rsidRPr="000626F7">
        <w:rPr>
          <w:rStyle w:val="NormalTok"/>
          <w:rFonts w:ascii="Times New Roman" w:hAnsi="Times New Roman"/>
        </w:rPr>
        <w:t>(estimates_tb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54CD416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0" "1"</w:t>
      </w:r>
    </w:p>
    <w:p w14:paraId="615402E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evels</w:t>
      </w:r>
      <w:r w:rsidRPr="000626F7">
        <w:rPr>
          <w:rStyle w:val="NormalTok"/>
          <w:rFonts w:ascii="Times New Roman" w:hAnsi="Times New Roman"/>
        </w:rPr>
        <w:t>(estimates_tbl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estimate)</w:t>
      </w:r>
    </w:p>
    <w:p w14:paraId="6F00785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0" "1"</w:t>
      </w:r>
    </w:p>
    <w:p w14:paraId="0015775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option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yardstick.event_first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528F7D33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 xml:space="preserve">estimates_tbl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conf_mat</w:t>
      </w:r>
      <w:r w:rsidRPr="000626F7">
        <w:rPr>
          <w:rStyle w:val="NormalTok"/>
          <w:rFonts w:ascii="Times New Roman" w:hAnsi="Times New Roman"/>
        </w:rPr>
        <w:t>(od_case, estimate)</w:t>
      </w:r>
    </w:p>
    <w:p w14:paraId="65C2E36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          Truth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 0      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0 121695   316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1  12313   7843</w:t>
      </w:r>
    </w:p>
    <w:p w14:paraId="009A875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 xml:space="preserve">estimates_tbl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etrics</w:t>
      </w:r>
      <w:r w:rsidRPr="000626F7">
        <w:rPr>
          <w:rStyle w:val="NormalTok"/>
          <w:rFonts w:ascii="Times New Roman" w:hAnsi="Times New Roman"/>
        </w:rPr>
        <w:t>(od_case, estimate)</w:t>
      </w:r>
    </w:p>
    <w:p w14:paraId="4345D7F0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# A tibble: 2 x 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.metric  .estimator .estimat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&lt;chr&gt;    &lt;chr&gt;          &lt;dbl&gt;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accuracy binary         0.89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 kap      binary         0.449</w:t>
      </w:r>
    </w:p>
    <w:p w14:paraId="6979DDC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 xml:space="preserve">estimates_tbl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oc_auc</w:t>
      </w:r>
      <w:r w:rsidRPr="000626F7">
        <w:rPr>
          <w:rStyle w:val="NormalTok"/>
          <w:rFonts w:ascii="Times New Roman" w:hAnsi="Times New Roman"/>
        </w:rPr>
        <w:t>(od_case, class_prob)</w:t>
      </w:r>
    </w:p>
    <w:p w14:paraId="033E7E4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# A tibble: 1 x 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.metric .estimator .estimat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&lt;chr&gt;   &lt;chr&gt;          &lt;dbl&gt;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roc_auc binary         0.855</w:t>
      </w:r>
    </w:p>
    <w:p w14:paraId="0F7E3E5C" w14:textId="77777777" w:rsidR="006D4D93" w:rsidRPr="000626F7" w:rsidRDefault="006D4D93" w:rsidP="006D4D93">
      <w:pPr>
        <w:pStyle w:val="Heading9"/>
      </w:pPr>
      <w:r w:rsidRPr="000626F7">
        <w:t>ML modeling with Tidy models</w:t>
      </w:r>
    </w:p>
    <w:p w14:paraId="792B127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kera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ensorflow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lang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idyvers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dply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gapminde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xgboos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forcat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mic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vctr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nania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yardstick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forcat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Boruta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OS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imbalanc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nn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OCR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SHAPforxgboos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randomFores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mlbench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ggplot2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data.tabl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here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idymodels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parsnip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caret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kknn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yardstick)</w:t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library</w:t>
      </w:r>
      <w:r w:rsidRPr="000626F7">
        <w:rPr>
          <w:rStyle w:val="NormalTok"/>
          <w:rFonts w:ascii="Times New Roman" w:hAnsi="Times New Roman"/>
        </w:rPr>
        <w:t>(tune)</w:t>
      </w:r>
    </w:p>
    <w:p w14:paraId="0470FF55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Testing the original sample</w:t>
      </w:r>
    </w:p>
    <w:p w14:paraId="7E00231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datasettrain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train.set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datasettes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test.set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664F009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rain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est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7FD5CB5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    49</w:t>
      </w:r>
    </w:p>
    <w:p w14:paraId="47E77EF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16FE647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45016     49</w:t>
      </w:r>
    </w:p>
    <w:p w14:paraId="3861969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12DB7C9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</w:t>
      </w:r>
    </w:p>
    <w:p w14:paraId="0946B2B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78433A3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1 25671</w:t>
      </w:r>
    </w:p>
    <w:p w14:paraId="461C8BF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50319F73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    49</w:t>
      </w:r>
    </w:p>
    <w:p w14:paraId="1ABEE522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2869017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45016     49</w:t>
      </w:r>
    </w:p>
    <w:p w14:paraId="5F6A5AA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0E25388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1 25671</w:t>
      </w:r>
    </w:p>
    <w:p w14:paraId="44F73850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5B382CA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34008  11008</w:t>
      </w:r>
    </w:p>
    <w:p w14:paraId="1515E97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04AA828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1C5E380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65984D3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1ED72DAB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XGBoost</w:t>
      </w:r>
    </w:p>
    <w:p w14:paraId="3FFFC82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xgb_spe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boost_tre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tre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engin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xgboost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mod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classification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verdose_rec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recipe</w:t>
      </w:r>
      <w:r w:rsidRPr="000626F7">
        <w:rPr>
          <w:rStyle w:val="NormalTok"/>
          <w:rFonts w:ascii="Times New Roman" w:hAnsi="Times New Roman"/>
        </w:rPr>
        <w:t xml:space="preserve">(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xgbworkflow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workflow</w:t>
      </w:r>
      <w:r w:rsidRPr="000626F7">
        <w:rPr>
          <w:rStyle w:val="NormalTok"/>
          <w:rFonts w:ascii="Times New Roman" w:hAnsi="Times New Roman"/>
        </w:rPr>
        <w:t xml:space="preserve">(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model</w:t>
      </w:r>
      <w:r w:rsidRPr="000626F7">
        <w:rPr>
          <w:rStyle w:val="NormalTok"/>
          <w:rFonts w:ascii="Times New Roman" w:hAnsi="Times New Roman"/>
        </w:rPr>
        <w:t xml:space="preserve">(xgb_spec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recipe</w:t>
      </w:r>
      <w:r w:rsidRPr="000626F7">
        <w:rPr>
          <w:rStyle w:val="NormalTok"/>
          <w:rFonts w:ascii="Times New Roman" w:hAnsi="Times New Roman"/>
        </w:rPr>
        <w:t>(overdose_rec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xgb_fi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xgbworkflow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</w:p>
    <w:p w14:paraId="52AF0BA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xgb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ob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xgb_fit, test.set, </w:t>
      </w:r>
      <w:r w:rsidRPr="000626F7">
        <w:rPr>
          <w:rStyle w:val="DataTypeTok"/>
          <w:rFonts w:ascii="Times New Roman" w:hAnsi="Times New Roman"/>
        </w:rPr>
        <w:t>type=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iction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 xml:space="preserve">(class_pred, prob_pre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Nam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XGB_Class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LR_DeathProb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_NotDeathProb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DD_pre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bind_cols</w:t>
      </w:r>
      <w:r w:rsidRPr="000626F7">
        <w:rPr>
          <w:rStyle w:val="NormalTok"/>
          <w:rFonts w:ascii="Times New Roman" w:hAnsi="Times New Roman"/>
        </w:rPr>
        <w:t>(predictions)</w:t>
      </w:r>
    </w:p>
    <w:p w14:paraId="205F3DC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XGB_Class, 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00D16D3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No 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119123   20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14885   897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83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817, 0.885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924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458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81513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8892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7610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98320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07591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6188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16452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5203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7D575E65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Random Forest</w:t>
      </w:r>
    </w:p>
    <w:p w14:paraId="1BCD483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_mod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rand_fores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trees=</w:t>
      </w:r>
      <w:r w:rsidRPr="000626F7">
        <w:rPr>
          <w:rStyle w:val="DecValTok"/>
          <w:rFonts w:ascii="Times New Roman" w:hAnsi="Times New Roman"/>
        </w:rPr>
        <w:t>500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engin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ranger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mod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classification"</w:t>
      </w:r>
      <w:r w:rsidRPr="000626F7">
        <w:rPr>
          <w:rStyle w:val="NormalTok"/>
          <w:rFonts w:ascii="Times New Roman" w:hAnsi="Times New Roman"/>
        </w:rPr>
        <w:t>)</w:t>
      </w:r>
    </w:p>
    <w:p w14:paraId="2D58779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_fi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NormalTok"/>
          <w:rFonts w:ascii="Times New Roman" w:hAnsi="Times New Roman"/>
        </w:rPr>
        <w:t xml:space="preserve">rf_mod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 xml:space="preserve">(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</w:p>
    <w:p w14:paraId="35EFCCB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rf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ob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rf_fit, test.set, </w:t>
      </w:r>
      <w:r w:rsidRPr="000626F7">
        <w:rPr>
          <w:rStyle w:val="DataTypeTok"/>
          <w:rFonts w:ascii="Times New Roman" w:hAnsi="Times New Roman"/>
        </w:rPr>
        <w:t>type=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iction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 xml:space="preserve">(class_pred, prob_pre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Nam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RF_Class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F_DeathProb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F_NotDeathProb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DD_pre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bind_cols</w:t>
      </w:r>
      <w:r w:rsidRPr="000626F7">
        <w:rPr>
          <w:rStyle w:val="NormalTok"/>
          <w:rFonts w:ascii="Times New Roman" w:hAnsi="Times New Roman"/>
        </w:rPr>
        <w:t>(predictions)</w:t>
      </w:r>
    </w:p>
    <w:p w14:paraId="4B8E716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32A1A190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34008  11008</w:t>
      </w:r>
    </w:p>
    <w:p w14:paraId="7DBFD1A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RF_Class, 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42DBB4D0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No 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119667   199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14341   9014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87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857, 0.889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924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469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81886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9298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8596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98361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07591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6216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16105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5592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01B456AC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##feature selected RF (From Boruta)</w:t>
      </w:r>
    </w:p>
    <w:p w14:paraId="7E6DC66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datasettrain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train.set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datasettes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test.set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5461F11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rain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est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4C6A86E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    49</w:t>
      </w:r>
    </w:p>
    <w:p w14:paraId="2DC6F2D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445ED32F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45016     49</w:t>
      </w:r>
    </w:p>
    <w:p w14:paraId="04D88AF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0257035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</w:t>
      </w:r>
    </w:p>
    <w:p w14:paraId="5F28C90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3AB4B48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1 25671</w:t>
      </w:r>
    </w:p>
    <w:p w14:paraId="417ED5F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39E2672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    49</w:t>
      </w:r>
    </w:p>
    <w:p w14:paraId="3D9C0C8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269943D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45016     49</w:t>
      </w:r>
    </w:p>
    <w:p w14:paraId="60CCCD7F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2BF4700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1 25671</w:t>
      </w:r>
    </w:p>
    <w:p w14:paraId="5B7AB62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0DAAC87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34008  11008</w:t>
      </w:r>
    </w:p>
    <w:p w14:paraId="6BD85B7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6639917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498F372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1643F61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4843994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train.set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od_case, alzheimer_dementia_date_b, ami_date_b, angina_date_b, ckd_date_b, copd_date_b, depression_date_b, diabetes_date_b, heart_failure_date_b, hypertension_date_b, hosp_stroke_date_b, haemorr_stroke_date_b, isch_stroke_date_b, ihd_date_b, mood_anx_date_b, osteo_arthritis_date_b, osteo_porosis_date_b, ost, substancerelated.disorders, Tobaccouse, Cocaineuse, earlyonsetdisorders, Mooddisorders, Multiplementalillness, Neurocognitivedisorders, Neuroticrelateddisorders, Opioiduse, Osteomyelitis, Otherpsychoactivedruguse, Personalitydisorders, Polysubstance, psychoticdisorders, Sepsis, Stimulantuse, Tissueinfection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test.set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lect</w:t>
      </w:r>
      <w:r w:rsidRPr="000626F7">
        <w:rPr>
          <w:rStyle w:val="NormalTok"/>
          <w:rFonts w:ascii="Times New Roman" w:hAnsi="Times New Roman"/>
        </w:rPr>
        <w:t>(od_case, alzheimer_dementia_date_b, ami_date_b, angina_date_b, ckd_date_b, copd_date_b, depression_date_b, diabetes_date_b, heart_failure_date_b, hypertension_date_b, hosp_stroke_date_b, haemorr_stroke_date_b, isch_stroke_date_b, ihd_date_b, mood_anx_date_b, osteo_arthritis_date_b, osteo_porosis_date_b, ost, substancerelated.disorders, Tobaccouse, Cocaineuse, earlyonsetdisorders, Mooddisorders, Multiplementalillness, Neurocognitivedisorders, Neuroticrelateddisorders, Opioiduse, Osteomyelitis, Otherpsychoactivedruguse, Personalitydisorders, Polysubstance, psychoticdisorders, Sepsis, Stimulantuse, Tissueinfection)</w:t>
      </w:r>
    </w:p>
    <w:p w14:paraId="645D28D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_mod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rand_fores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trees=</w:t>
      </w:r>
      <w:r w:rsidRPr="000626F7">
        <w:rPr>
          <w:rStyle w:val="DecValTok"/>
          <w:rFonts w:ascii="Times New Roman" w:hAnsi="Times New Roman"/>
        </w:rPr>
        <w:t>500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engin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ranger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mod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classification"</w:t>
      </w:r>
      <w:r w:rsidRPr="000626F7">
        <w:rPr>
          <w:rStyle w:val="NormalTok"/>
          <w:rFonts w:ascii="Times New Roman" w:hAnsi="Times New Roman"/>
        </w:rPr>
        <w:t>)</w:t>
      </w:r>
    </w:p>
    <w:p w14:paraId="64F4A25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_fi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NormalTok"/>
          <w:rFonts w:ascii="Times New Roman" w:hAnsi="Times New Roman"/>
        </w:rPr>
        <w:t xml:space="preserve">rf_mod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 xml:space="preserve">(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</w:p>
    <w:p w14:paraId="18049C1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rf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ob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rf_fit, test.set, </w:t>
      </w:r>
      <w:r w:rsidRPr="000626F7">
        <w:rPr>
          <w:rStyle w:val="DataTypeTok"/>
          <w:rFonts w:ascii="Times New Roman" w:hAnsi="Times New Roman"/>
        </w:rPr>
        <w:t>type=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iction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 xml:space="preserve">(class_pred, prob_pre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Nam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RF_Class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F_DeathProb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F_NotDeathProb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DD_pre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bind_cols</w:t>
      </w:r>
      <w:r w:rsidRPr="000626F7">
        <w:rPr>
          <w:rStyle w:val="NormalTok"/>
          <w:rFonts w:ascii="Times New Roman" w:hAnsi="Times New Roman"/>
        </w:rPr>
        <w:t>(predictions)</w:t>
      </w:r>
    </w:p>
    <w:p w14:paraId="03E569A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RF_Class, 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</w:p>
    <w:p w14:paraId="1312640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No 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120385   214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13623   886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912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896, 0.8928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924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475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8048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983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940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9824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0759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611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1550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516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43949499" w14:textId="77777777" w:rsidR="006D4D93" w:rsidRPr="000626F7" w:rsidRDefault="006D4D93" w:rsidP="006D4D93">
      <w:r w:rsidRPr="000626F7">
        <w:t>Validating all the models</w:t>
      </w:r>
    </w:p>
    <w:p w14:paraId="36157791" w14:textId="77777777" w:rsidR="006D4D93" w:rsidRPr="000626F7" w:rsidRDefault="006D4D93" w:rsidP="006D4D93"/>
    <w:p w14:paraId="7098C22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datasettrain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train.set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datasettes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ad_csv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U:/Andy's Thesis/MLoverdose in general/GeneralodML/test.set2.csv"</w:t>
      </w:r>
      <w:r w:rsidRPr="000626F7">
        <w:rPr>
          <w:rStyle w:val="NormalTok"/>
          <w:rFonts w:ascii="Times New Roman" w:hAnsi="Times New Roman"/>
        </w:rPr>
        <w:t xml:space="preserve"> , </w:t>
      </w:r>
      <w:r w:rsidRPr="000626F7">
        <w:rPr>
          <w:rStyle w:val="DataTypeTok"/>
          <w:rFonts w:ascii="Times New Roman" w:hAnsi="Times New Roman"/>
        </w:rPr>
        <w:t>show_col_typ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OtherTok"/>
          <w:rFonts w:ascii="Times New Roman" w:hAnsi="Times New Roman"/>
        </w:rPr>
        <w:t>FALSE</w:t>
      </w:r>
      <w:r w:rsidRPr="000626F7">
        <w:rPr>
          <w:rStyle w:val="NormalTok"/>
          <w:rFonts w:ascii="Times New Roman" w:hAnsi="Times New Roman"/>
        </w:rPr>
        <w:t>)</w:t>
      </w:r>
    </w:p>
    <w:p w14:paraId="2F5E23A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rain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datasettest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mutat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od_cas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ecode</w:t>
      </w:r>
      <w:r w:rsidRPr="000626F7">
        <w:rPr>
          <w:rStyle w:val="NormalTok"/>
          <w:rFonts w:ascii="Times New Roman" w:hAnsi="Times New Roman"/>
        </w:rPr>
        <w:t xml:space="preserve">(od_case, </w:t>
      </w:r>
      <w:r w:rsidRPr="000626F7">
        <w:rPr>
          <w:rStyle w:val="StringTok"/>
          <w:rFonts w:ascii="Times New Roman" w:hAnsi="Times New Roman"/>
        </w:rPr>
        <w:t>"0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No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1"</w:t>
      </w:r>
      <w:r w:rsidRPr="000626F7">
        <w:rPr>
          <w:rStyle w:val="NormalTok"/>
          <w:rFonts w:ascii="Times New Roman" w:hAnsi="Times New Roman"/>
        </w:rPr>
        <w:t xml:space="preserve"> =</w:t>
      </w:r>
      <w:r w:rsidRPr="000626F7">
        <w:rPr>
          <w:rStyle w:val="StringTok"/>
          <w:rFonts w:ascii="Times New Roman" w:hAnsi="Times New Roman"/>
        </w:rPr>
        <w:t xml:space="preserve"> "Yes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rain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rain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test.set =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mutate_if</w:t>
      </w:r>
      <w:r w:rsidRPr="000626F7">
        <w:rPr>
          <w:rStyle w:val="NormalTok"/>
          <w:rFonts w:ascii="Times New Roman" w:hAnsi="Times New Roman"/>
        </w:rPr>
        <w:t>(is.character, as.factor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498A4EF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    49</w:t>
      </w:r>
    </w:p>
    <w:p w14:paraId="5A04A516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7F3E15C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45016     49</w:t>
      </w:r>
    </w:p>
    <w:p w14:paraId="0BD67CD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nrow</w:t>
      </w:r>
      <w:r w:rsidRPr="000626F7">
        <w:rPr>
          <w:rStyle w:val="NormalTok"/>
          <w:rFonts w:ascii="Times New Roman" w:hAnsi="Times New Roman"/>
        </w:rPr>
        <w:t>(train.set)</w:t>
      </w:r>
    </w:p>
    <w:p w14:paraId="3E80F0A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</w:t>
      </w:r>
    </w:p>
    <w:p w14:paraId="739CB2E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5D88DE6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1 25671</w:t>
      </w:r>
    </w:p>
    <w:p w14:paraId="66C9DB9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rain.set)</w:t>
      </w:r>
    </w:p>
    <w:p w14:paraId="68F9B0C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51342    49</w:t>
      </w:r>
    </w:p>
    <w:p w14:paraId="4DFEBCD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dim</w:t>
      </w:r>
      <w:r w:rsidRPr="000626F7">
        <w:rPr>
          <w:rStyle w:val="NormalTok"/>
          <w:rFonts w:ascii="Times New Roman" w:hAnsi="Times New Roman"/>
        </w:rPr>
        <w:t>(test.set)</w:t>
      </w:r>
    </w:p>
    <w:p w14:paraId="409F976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145016     49</w:t>
      </w:r>
    </w:p>
    <w:p w14:paraId="45809B6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71D63C04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No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5671 25671</w:t>
      </w:r>
    </w:p>
    <w:p w14:paraId="42C96CD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table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4461A35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   Yes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34008  11008</w:t>
      </w:r>
    </w:p>
    <w:p w14:paraId="70C4FB2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rain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4FE3F53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7743F88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lass</w:t>
      </w:r>
      <w:r w:rsidRPr="000626F7">
        <w:rPr>
          <w:rStyle w:val="NormalTok"/>
          <w:rFonts w:ascii="Times New Roman" w:hAnsi="Times New Roman"/>
        </w:rPr>
        <w:t>(test.set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od_case)</w:t>
      </w:r>
    </w:p>
    <w:p w14:paraId="05A33FC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[1] "factor"</w:t>
      </w:r>
    </w:p>
    <w:p w14:paraId="62D33146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Xgboost</w:t>
      </w:r>
    </w:p>
    <w:p w14:paraId="5B16452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en_fol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vfold_cv</w:t>
      </w:r>
      <w:r w:rsidRPr="000626F7">
        <w:rPr>
          <w:rStyle w:val="NormalTok"/>
          <w:rFonts w:ascii="Times New Roman" w:hAnsi="Times New Roman"/>
        </w:rPr>
        <w:t xml:space="preserve">(train.set, </w:t>
      </w:r>
      <w:r w:rsidRPr="000626F7">
        <w:rPr>
          <w:rStyle w:val="DataTypeTok"/>
          <w:rFonts w:ascii="Times New Roman" w:hAnsi="Times New Roman"/>
        </w:rPr>
        <w:t>v=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)</w:t>
      </w:r>
    </w:p>
    <w:p w14:paraId="006823F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xgb_spe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boost_tre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tre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300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engin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xgboost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mod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classification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verdose_rec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recipe</w:t>
      </w:r>
      <w:r w:rsidRPr="000626F7">
        <w:rPr>
          <w:rStyle w:val="NormalTok"/>
          <w:rFonts w:ascii="Times New Roman" w:hAnsi="Times New Roman"/>
        </w:rPr>
        <w:t xml:space="preserve">(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xgbworkflow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workflow</w:t>
      </w:r>
      <w:r w:rsidRPr="000626F7">
        <w:rPr>
          <w:rStyle w:val="NormalTok"/>
          <w:rFonts w:ascii="Times New Roman" w:hAnsi="Times New Roman"/>
        </w:rPr>
        <w:t xml:space="preserve">(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model</w:t>
      </w:r>
      <w:r w:rsidRPr="000626F7">
        <w:rPr>
          <w:rStyle w:val="NormalTok"/>
          <w:rFonts w:ascii="Times New Roman" w:hAnsi="Times New Roman"/>
        </w:rPr>
        <w:t xml:space="preserve">(xgb_spec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recipe</w:t>
      </w:r>
      <w:r w:rsidRPr="000626F7">
        <w:rPr>
          <w:rStyle w:val="NormalTok"/>
          <w:rFonts w:ascii="Times New Roman" w:hAnsi="Times New Roman"/>
        </w:rPr>
        <w:t>(overdose_rec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xgb_fi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xgbworkflow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xgb_fit_rs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NormalTok"/>
          <w:rFonts w:ascii="Times New Roman" w:hAnsi="Times New Roman"/>
        </w:rPr>
        <w:t xml:space="preserve">xgbworkflow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_resamples</w:t>
      </w:r>
      <w:r w:rsidRPr="000626F7">
        <w:rPr>
          <w:rStyle w:val="NormalTok"/>
          <w:rFonts w:ascii="Times New Roman" w:hAnsi="Times New Roman"/>
        </w:rPr>
        <w:t>(ten_fold)</w:t>
      </w:r>
    </w:p>
    <w:p w14:paraId="36388E0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llect_metrics</w:t>
      </w:r>
      <w:r w:rsidRPr="000626F7">
        <w:rPr>
          <w:rStyle w:val="NormalTok"/>
          <w:rFonts w:ascii="Times New Roman" w:hAnsi="Times New Roman"/>
        </w:rPr>
        <w:t>(xgb_fit_rs)</w:t>
      </w:r>
    </w:p>
    <w:p w14:paraId="32AE61F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# A tibble: 2 x 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.metric  .estimator  mean     n std_er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&lt;chr&gt;    &lt;chr&gt;      &lt;dbl&gt; &lt;int&gt;   &lt;dbl&gt;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accuracy binary     0.855    10 0.0010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 roc_auc  binary     0.911    10 0.00113</w:t>
      </w:r>
    </w:p>
    <w:p w14:paraId="66F10F67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Random Forest</w:t>
      </w:r>
    </w:p>
    <w:p w14:paraId="48E8D7F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en_fol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vfold_cv</w:t>
      </w:r>
      <w:r w:rsidRPr="000626F7">
        <w:rPr>
          <w:rStyle w:val="NormalTok"/>
          <w:rFonts w:ascii="Times New Roman" w:hAnsi="Times New Roman"/>
        </w:rPr>
        <w:t xml:space="preserve">(train.set, </w:t>
      </w:r>
      <w:r w:rsidRPr="000626F7">
        <w:rPr>
          <w:rStyle w:val="DataTypeTok"/>
          <w:rFonts w:ascii="Times New Roman" w:hAnsi="Times New Roman"/>
        </w:rPr>
        <w:t>v=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)</w:t>
      </w:r>
    </w:p>
    <w:p w14:paraId="27B291CD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rf_spe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rand_fores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</w:t>
      </w:r>
      <w:r w:rsidRPr="000626F7">
        <w:rPr>
          <w:rStyle w:val="DataTypeTok"/>
          <w:rFonts w:ascii="Times New Roman" w:hAnsi="Times New Roman"/>
        </w:rPr>
        <w:t>trees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DecValTok"/>
          <w:rFonts w:ascii="Times New Roman" w:hAnsi="Times New Roman"/>
        </w:rPr>
        <w:t>500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engin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ranger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mod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classification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verdose_rec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recipe</w:t>
      </w:r>
      <w:r w:rsidRPr="000626F7">
        <w:rPr>
          <w:rStyle w:val="NormalTok"/>
          <w:rFonts w:ascii="Times New Roman" w:hAnsi="Times New Roman"/>
        </w:rPr>
        <w:t xml:space="preserve">(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fworkflow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workflow</w:t>
      </w:r>
      <w:r w:rsidRPr="000626F7">
        <w:rPr>
          <w:rStyle w:val="NormalTok"/>
          <w:rFonts w:ascii="Times New Roman" w:hAnsi="Times New Roman"/>
        </w:rPr>
        <w:t xml:space="preserve">(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model</w:t>
      </w:r>
      <w:r w:rsidRPr="000626F7">
        <w:rPr>
          <w:rStyle w:val="NormalTok"/>
          <w:rFonts w:ascii="Times New Roman" w:hAnsi="Times New Roman"/>
        </w:rPr>
        <w:t xml:space="preserve">(rf_spec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recipe</w:t>
      </w:r>
      <w:r w:rsidRPr="000626F7">
        <w:rPr>
          <w:rStyle w:val="NormalTok"/>
          <w:rFonts w:ascii="Times New Roman" w:hAnsi="Times New Roman"/>
        </w:rPr>
        <w:t>(overdose_rec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f_fi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rfworkflow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rf_fit_rs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NormalTok"/>
          <w:rFonts w:ascii="Times New Roman" w:hAnsi="Times New Roman"/>
        </w:rPr>
        <w:t xml:space="preserve">rfworkflow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_resamples</w:t>
      </w:r>
      <w:r w:rsidRPr="000626F7">
        <w:rPr>
          <w:rStyle w:val="NormalTok"/>
          <w:rFonts w:ascii="Times New Roman" w:hAnsi="Times New Roman"/>
        </w:rPr>
        <w:t>(ten_fold)</w:t>
      </w:r>
    </w:p>
    <w:p w14:paraId="0890223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llect_metrics</w:t>
      </w:r>
      <w:r w:rsidRPr="000626F7">
        <w:rPr>
          <w:rStyle w:val="NormalTok"/>
          <w:rFonts w:ascii="Times New Roman" w:hAnsi="Times New Roman"/>
        </w:rPr>
        <w:t>(rf_fit_rs)</w:t>
      </w:r>
    </w:p>
    <w:p w14:paraId="1C7E63EA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# A tibble: 2 x 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.metric  .estimator  mean     n std_er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&lt;chr&gt;    &lt;chr&gt;      &lt;dbl&gt; &lt;int&gt;   &lt;dbl&gt;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accuracy binary     0.859    10 0.0016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 roc_auc  binary     0.917    10 0.00170</w:t>
      </w:r>
    </w:p>
    <w:p w14:paraId="37CBD51C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Logistic Regression</w:t>
      </w:r>
    </w:p>
    <w:p w14:paraId="21BB697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en_fol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vfold_cv</w:t>
      </w:r>
      <w:r w:rsidRPr="000626F7">
        <w:rPr>
          <w:rStyle w:val="NormalTok"/>
          <w:rFonts w:ascii="Times New Roman" w:hAnsi="Times New Roman"/>
        </w:rPr>
        <w:t xml:space="preserve">(train.set, </w:t>
      </w:r>
      <w:r w:rsidRPr="000626F7">
        <w:rPr>
          <w:rStyle w:val="DataTypeTok"/>
          <w:rFonts w:ascii="Times New Roman" w:hAnsi="Times New Roman"/>
        </w:rPr>
        <w:t>v=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)</w:t>
      </w:r>
    </w:p>
    <w:p w14:paraId="2DCAC3D7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glm_spe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logistic_reg</w:t>
      </w:r>
      <w:r w:rsidRPr="000626F7">
        <w:rPr>
          <w:rStyle w:val="NormalTok"/>
          <w:rFonts w:ascii="Times New Roman" w:hAnsi="Times New Roman"/>
        </w:rPr>
        <w:t xml:space="preserve">(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engin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glm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translate</w:t>
      </w:r>
      <w:r w:rsidRPr="000626F7">
        <w:rPr>
          <w:rStyle w:val="NormalTok"/>
          <w:rFonts w:ascii="Times New Roman" w:hAnsi="Times New Roman"/>
        </w:rPr>
        <w:t>(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verdose_rec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recipe</w:t>
      </w:r>
      <w:r w:rsidRPr="000626F7">
        <w:rPr>
          <w:rStyle w:val="NormalTok"/>
          <w:rFonts w:ascii="Times New Roman" w:hAnsi="Times New Roman"/>
        </w:rPr>
        <w:t xml:space="preserve">(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glmworkflow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workflow</w:t>
      </w:r>
      <w:r w:rsidRPr="000626F7">
        <w:rPr>
          <w:rStyle w:val="NormalTok"/>
          <w:rFonts w:ascii="Times New Roman" w:hAnsi="Times New Roman"/>
        </w:rPr>
        <w:t xml:space="preserve">(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model</w:t>
      </w:r>
      <w:r w:rsidRPr="000626F7">
        <w:rPr>
          <w:rStyle w:val="NormalTok"/>
          <w:rFonts w:ascii="Times New Roman" w:hAnsi="Times New Roman"/>
        </w:rPr>
        <w:t xml:space="preserve">(glm_spec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recipe</w:t>
      </w:r>
      <w:r w:rsidRPr="000626F7">
        <w:rPr>
          <w:rStyle w:val="NormalTok"/>
          <w:rFonts w:ascii="Times New Roman" w:hAnsi="Times New Roman"/>
        </w:rPr>
        <w:t>(overdose_rec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glm_fi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glmworkflow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glm_fit_rs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NormalTok"/>
          <w:rFonts w:ascii="Times New Roman" w:hAnsi="Times New Roman"/>
        </w:rPr>
        <w:t xml:space="preserve">glmworkflow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_resamples</w:t>
      </w:r>
      <w:r w:rsidRPr="000626F7">
        <w:rPr>
          <w:rStyle w:val="NormalTok"/>
          <w:rFonts w:ascii="Times New Roman" w:hAnsi="Times New Roman"/>
        </w:rPr>
        <w:t>(ten_fold)</w:t>
      </w:r>
    </w:p>
    <w:p w14:paraId="56C7EA5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llect_metrics</w:t>
      </w:r>
      <w:r w:rsidRPr="000626F7">
        <w:rPr>
          <w:rStyle w:val="NormalTok"/>
          <w:rFonts w:ascii="Times New Roman" w:hAnsi="Times New Roman"/>
        </w:rPr>
        <w:t>(glm_fit_rs)</w:t>
      </w:r>
    </w:p>
    <w:p w14:paraId="4E76FB2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# A tibble: 2 x 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.metric  .estimator  mean     n std_er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&lt;chr&gt;    &lt;chr&gt;      &lt;dbl&gt; &lt;int&gt;   &lt;dbl&gt;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accuracy binary     0.856    10 0.0016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 roc_auc  binary     0.914    10 0.00127</w:t>
      </w:r>
    </w:p>
    <w:p w14:paraId="458CF8CE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KNN</w:t>
      </w:r>
    </w:p>
    <w:p w14:paraId="4C31CC2E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ten_fol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vfold_cv</w:t>
      </w:r>
      <w:r w:rsidRPr="000626F7">
        <w:rPr>
          <w:rStyle w:val="NormalTok"/>
          <w:rFonts w:ascii="Times New Roman" w:hAnsi="Times New Roman"/>
        </w:rPr>
        <w:t xml:space="preserve">(train.set, </w:t>
      </w:r>
      <w:r w:rsidRPr="000626F7">
        <w:rPr>
          <w:rStyle w:val="DataTypeTok"/>
          <w:rFonts w:ascii="Times New Roman" w:hAnsi="Times New Roman"/>
        </w:rPr>
        <w:t>v=</w:t>
      </w:r>
      <w:r w:rsidRPr="000626F7">
        <w:rPr>
          <w:rStyle w:val="DecValTok"/>
          <w:rFonts w:ascii="Times New Roman" w:hAnsi="Times New Roman"/>
        </w:rPr>
        <w:t>10</w:t>
      </w:r>
      <w:r w:rsidRPr="000626F7">
        <w:rPr>
          <w:rStyle w:val="NormalTok"/>
          <w:rFonts w:ascii="Times New Roman" w:hAnsi="Times New Roman"/>
        </w:rPr>
        <w:t>)</w:t>
      </w:r>
    </w:p>
    <w:p w14:paraId="2D72D648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knn_spec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nearest_neighbor</w:t>
      </w:r>
      <w:r w:rsidRPr="000626F7">
        <w:rPr>
          <w:rStyle w:val="NormalTok"/>
          <w:rFonts w:ascii="Times New Roman" w:hAnsi="Times New Roman"/>
        </w:rPr>
        <w:t xml:space="preserve">(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engin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kknn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_mode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classification"</w:t>
      </w:r>
      <w:r w:rsidRPr="000626F7">
        <w:rPr>
          <w:rStyle w:val="NormalTok"/>
          <w:rFonts w:ascii="Times New Roman" w:hAnsi="Times New Roman"/>
        </w:rPr>
        <w:t xml:space="preserve">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NormalTok"/>
          <w:rFonts w:ascii="Times New Roman" w:hAnsi="Times New Roman"/>
        </w:rPr>
        <w:t>translate</w:t>
      </w:r>
    </w:p>
    <w:p w14:paraId="29934C4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NormalTok"/>
          <w:rFonts w:ascii="Times New Roman" w:hAnsi="Times New Roman"/>
        </w:rPr>
        <w:t>overdose_rec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recipe</w:t>
      </w:r>
      <w:r w:rsidRPr="000626F7">
        <w:rPr>
          <w:rStyle w:val="NormalTok"/>
          <w:rFonts w:ascii="Times New Roman" w:hAnsi="Times New Roman"/>
        </w:rPr>
        <w:t xml:space="preserve">(od_case </w:t>
      </w:r>
      <w:r w:rsidRPr="000626F7">
        <w:rPr>
          <w:rStyle w:val="OperatorTok"/>
          <w:rFonts w:ascii="Times New Roman" w:hAnsi="Times New Roman"/>
        </w:rPr>
        <w:t>~</w:t>
      </w:r>
      <w:r w:rsidRPr="000626F7">
        <w:rPr>
          <w:rStyle w:val="NormalTok"/>
          <w:rFonts w:ascii="Times New Roman" w:hAnsi="Times New Roman"/>
        </w:rPr>
        <w:t xml:space="preserve">., 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 xml:space="preserve">           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knnworkflow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workflow</w:t>
      </w:r>
      <w:r w:rsidRPr="000626F7">
        <w:rPr>
          <w:rStyle w:val="NormalTok"/>
          <w:rFonts w:ascii="Times New Roman" w:hAnsi="Times New Roman"/>
        </w:rPr>
        <w:t xml:space="preserve">(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model</w:t>
      </w:r>
      <w:r w:rsidRPr="000626F7">
        <w:rPr>
          <w:rStyle w:val="NormalTok"/>
          <w:rFonts w:ascii="Times New Roman" w:hAnsi="Times New Roman"/>
        </w:rPr>
        <w:t xml:space="preserve">(knn_spec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add_recipe</w:t>
      </w:r>
      <w:r w:rsidRPr="000626F7">
        <w:rPr>
          <w:rStyle w:val="NormalTok"/>
          <w:rFonts w:ascii="Times New Roman" w:hAnsi="Times New Roman"/>
        </w:rPr>
        <w:t>(overdose_rec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knn_fi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knnworkflow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DataTypeTok"/>
          <w:rFonts w:ascii="Times New Roman" w:hAnsi="Times New Roman"/>
        </w:rPr>
        <w:t>data =</w:t>
      </w:r>
      <w:r w:rsidRPr="000626F7">
        <w:rPr>
          <w:rStyle w:val="NormalTok"/>
          <w:rFonts w:ascii="Times New Roman" w:hAnsi="Times New Roman"/>
        </w:rPr>
        <w:t xml:space="preserve"> train.set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knn_fit_rs &lt;-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NormalTok"/>
          <w:rFonts w:ascii="Times New Roman" w:hAnsi="Times New Roman"/>
        </w:rPr>
        <w:t xml:space="preserve">knnworkflow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fit_resamples</w:t>
      </w:r>
      <w:r w:rsidRPr="000626F7">
        <w:rPr>
          <w:rStyle w:val="NormalTok"/>
          <w:rFonts w:ascii="Times New Roman" w:hAnsi="Times New Roman"/>
        </w:rPr>
        <w:t>(ten_fold)</w:t>
      </w:r>
    </w:p>
    <w:p w14:paraId="12E1AAD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KeywordTok"/>
          <w:rFonts w:ascii="Times New Roman" w:hAnsi="Times New Roman"/>
        </w:rPr>
        <w:t>collect_metrics</w:t>
      </w:r>
      <w:r w:rsidRPr="000626F7">
        <w:rPr>
          <w:rStyle w:val="NormalTok"/>
          <w:rFonts w:ascii="Times New Roman" w:hAnsi="Times New Roman"/>
        </w:rPr>
        <w:t>(knn_fit_rs)</w:t>
      </w:r>
    </w:p>
    <w:p w14:paraId="7662CCC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# A tibble: 2 x 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.metric  .estimator  mean     n std_err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&lt;chr&gt;    &lt;chr&gt;      &lt;dbl&gt; &lt;int&gt;   &lt;dbl&gt;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1 accuracy binary     0.761    10 0.00139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2 roc_auc  binary     0.836    10 0.00203</w:t>
      </w:r>
    </w:p>
    <w:p w14:paraId="475782C7" w14:textId="77777777" w:rsidR="006D4D93" w:rsidRPr="000626F7" w:rsidRDefault="006D4D93" w:rsidP="006D4D93">
      <w:pPr>
        <w:pStyle w:val="FirstParagraph"/>
        <w:rPr>
          <w:rFonts w:ascii="Times New Roman" w:hAnsi="Times New Roman" w:cs="Times New Roman"/>
        </w:rPr>
      </w:pPr>
      <w:r w:rsidRPr="000626F7">
        <w:rPr>
          <w:rFonts w:ascii="Times New Roman" w:hAnsi="Times New Roman" w:cs="Times New Roman"/>
        </w:rPr>
        <w:t>#Testing for the best performing model</w:t>
      </w:r>
    </w:p>
    <w:p w14:paraId="0340EFE0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## XGBoost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xgb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ob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xgb_fit, test.set, </w:t>
      </w:r>
      <w:r w:rsidRPr="000626F7">
        <w:rPr>
          <w:rStyle w:val="DataTypeTok"/>
          <w:rFonts w:ascii="Times New Roman" w:hAnsi="Times New Roman"/>
        </w:rPr>
        <w:t>type=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iction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 xml:space="preserve">(class_pred, prob_pre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Nam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XGB_Class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LR_DeathProb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_NotDeathProb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DD_pre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bind_cols</w:t>
      </w:r>
      <w:r w:rsidRPr="000626F7">
        <w:rPr>
          <w:rStyle w:val="NormalTok"/>
          <w:rFonts w:ascii="Times New Roman" w:hAnsi="Times New Roman"/>
        </w:rPr>
        <w:t>(predictions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mxgboost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XGB_Class, 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cmxgboost)</w:t>
      </w:r>
    </w:p>
    <w:p w14:paraId="6D3F273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No 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119123   2035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14885   8973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833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817, 0.885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924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458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81513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8892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7610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98320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07591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6188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16452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5203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2AD01D5C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## RF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rf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ob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rf_fit, test.set, </w:t>
      </w:r>
      <w:r w:rsidRPr="000626F7">
        <w:rPr>
          <w:rStyle w:val="DataTypeTok"/>
          <w:rFonts w:ascii="Times New Roman" w:hAnsi="Times New Roman"/>
        </w:rPr>
        <w:t>type=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iction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 xml:space="preserve">(class_pred, prob_pre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Nam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rf_Class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LR_DeathProb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_NotDeathProb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DD_pre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bind_cols</w:t>
      </w:r>
      <w:r w:rsidRPr="000626F7">
        <w:rPr>
          <w:rStyle w:val="NormalTok"/>
          <w:rFonts w:ascii="Times New Roman" w:hAnsi="Times New Roman"/>
        </w:rPr>
        <w:t>(predictions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mrf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rf_Class, 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cmrf)</w:t>
      </w:r>
    </w:p>
    <w:p w14:paraId="0D031BA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No 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119655   1990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14353   9018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87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857, 0.8889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924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469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8192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928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858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9836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0759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621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1611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560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4B47B4B9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## GLM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glm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ob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glm_fit, test.set, </w:t>
      </w:r>
      <w:r w:rsidRPr="000626F7">
        <w:rPr>
          <w:rStyle w:val="DataTypeTok"/>
          <w:rFonts w:ascii="Times New Roman" w:hAnsi="Times New Roman"/>
        </w:rPr>
        <w:t>type=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iction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 xml:space="preserve">(class_pred, prob_pre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Nam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glm_Class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LR_DeathProb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_NotDeathProb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DD_pre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bind_cols</w:t>
      </w:r>
      <w:r w:rsidRPr="000626F7">
        <w:rPr>
          <w:rStyle w:val="NormalTok"/>
          <w:rFonts w:ascii="Times New Roman" w:hAnsi="Times New Roman"/>
        </w:rPr>
        <w:t>(predictions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m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glm_Class, 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od_case,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cm)</w:t>
      </w:r>
    </w:p>
    <w:p w14:paraId="18ECF0C1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No 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118866   2037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15142   8971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815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799, 0.8832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924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4539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8149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8870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720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98315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0759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6186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1662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8509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54DCE3E5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CommentTok"/>
          <w:rFonts w:ascii="Times New Roman" w:hAnsi="Times New Roman"/>
        </w:rPr>
        <w:t>### KNN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class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>(knn_fit, test.set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ob_pred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predict</w:t>
      </w:r>
      <w:r w:rsidRPr="000626F7">
        <w:rPr>
          <w:rStyle w:val="NormalTok"/>
          <w:rFonts w:ascii="Times New Roman" w:hAnsi="Times New Roman"/>
        </w:rPr>
        <w:t xml:space="preserve">(knn_fit, test.set, </w:t>
      </w:r>
      <w:r w:rsidRPr="000626F7">
        <w:rPr>
          <w:rStyle w:val="DataTypeTok"/>
          <w:rFonts w:ascii="Times New Roman" w:hAnsi="Times New Roman"/>
        </w:rPr>
        <w:t>type=</w:t>
      </w:r>
      <w:r w:rsidRPr="000626F7">
        <w:rPr>
          <w:rStyle w:val="StringTok"/>
          <w:rFonts w:ascii="Times New Roman" w:hAnsi="Times New Roman"/>
        </w:rPr>
        <w:t>"prob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prediction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KeywordTok"/>
          <w:rFonts w:ascii="Times New Roman" w:hAnsi="Times New Roman"/>
        </w:rPr>
        <w:t>data.frame</w:t>
      </w:r>
      <w:r w:rsidRPr="000626F7">
        <w:rPr>
          <w:rStyle w:val="NormalTok"/>
          <w:rFonts w:ascii="Times New Roman" w:hAnsi="Times New Roman"/>
        </w:rPr>
        <w:t xml:space="preserve">(class_pred, prob_pred)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setNames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KeywordTok"/>
          <w:rFonts w:ascii="Times New Roman" w:hAnsi="Times New Roman"/>
        </w:rPr>
        <w:t>c</w:t>
      </w:r>
      <w:r w:rsidRPr="000626F7">
        <w:rPr>
          <w:rStyle w:val="NormalTok"/>
          <w:rFonts w:ascii="Times New Roman" w:hAnsi="Times New Roman"/>
        </w:rPr>
        <w:t>(</w:t>
      </w:r>
      <w:r w:rsidRPr="000626F7">
        <w:rPr>
          <w:rStyle w:val="StringTok"/>
          <w:rFonts w:ascii="Times New Roman" w:hAnsi="Times New Roman"/>
        </w:rPr>
        <w:t>"knn_Class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LR_DeathProb"</w:t>
      </w:r>
      <w:r w:rsidRPr="000626F7">
        <w:rPr>
          <w:rStyle w:val="NormalTok"/>
          <w:rFonts w:ascii="Times New Roman" w:hAnsi="Times New Roman"/>
        </w:rPr>
        <w:t xml:space="preserve">, </w:t>
      </w:r>
      <w:r w:rsidRPr="000626F7">
        <w:rPr>
          <w:rStyle w:val="StringTok"/>
          <w:rFonts w:ascii="Times New Roman" w:hAnsi="Times New Roman"/>
        </w:rPr>
        <w:t>"R_NotDeathProb"</w:t>
      </w:r>
      <w:r w:rsidRPr="000626F7">
        <w:rPr>
          <w:rStyle w:val="NormalTok"/>
          <w:rFonts w:ascii="Times New Roman" w:hAnsi="Times New Roman"/>
        </w:rPr>
        <w:t>)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ODD_preds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 xml:space="preserve">test.set </w:t>
      </w:r>
      <w:r w:rsidRPr="000626F7">
        <w:rPr>
          <w:rStyle w:val="OperatorTok"/>
          <w:rFonts w:ascii="Times New Roman" w:hAnsi="Times New Roman"/>
        </w:rPr>
        <w:t>%&gt;%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Fonts w:ascii="Times New Roman" w:hAnsi="Times New Roman"/>
        </w:rPr>
        <w:br/>
      </w:r>
      <w:r w:rsidRPr="000626F7">
        <w:rPr>
          <w:rStyle w:val="StringTok"/>
          <w:rFonts w:ascii="Times New Roman" w:hAnsi="Times New Roman"/>
        </w:rPr>
        <w:t xml:space="preserve">  </w:t>
      </w:r>
      <w:r w:rsidRPr="000626F7">
        <w:rPr>
          <w:rStyle w:val="KeywordTok"/>
          <w:rFonts w:ascii="Times New Roman" w:hAnsi="Times New Roman"/>
        </w:rPr>
        <w:t>bind_cols</w:t>
      </w:r>
      <w:r w:rsidRPr="000626F7">
        <w:rPr>
          <w:rStyle w:val="NormalTok"/>
          <w:rFonts w:ascii="Times New Roman" w:hAnsi="Times New Roman"/>
        </w:rPr>
        <w:t>(predictions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NormalTok"/>
          <w:rFonts w:ascii="Times New Roman" w:hAnsi="Times New Roman"/>
        </w:rPr>
        <w:t>knncm &lt;-</w:t>
      </w:r>
      <w:r w:rsidRPr="000626F7">
        <w:rPr>
          <w:rStyle w:val="StringTok"/>
          <w:rFonts w:ascii="Times New Roman" w:hAnsi="Times New Roman"/>
        </w:rPr>
        <w:t xml:space="preserve"> </w:t>
      </w:r>
      <w:r w:rsidRPr="000626F7">
        <w:rPr>
          <w:rStyle w:val="NormalTok"/>
          <w:rFonts w:ascii="Times New Roman" w:hAnsi="Times New Roman"/>
        </w:rPr>
        <w:t>caret</w:t>
      </w:r>
      <w:r w:rsidRPr="000626F7">
        <w:rPr>
          <w:rStyle w:val="OperatorTok"/>
          <w:rFonts w:ascii="Times New Roman" w:hAnsi="Times New Roman"/>
        </w:rPr>
        <w:t>::</w:t>
      </w:r>
      <w:r w:rsidRPr="000626F7">
        <w:rPr>
          <w:rStyle w:val="KeywordTok"/>
          <w:rFonts w:ascii="Times New Roman" w:hAnsi="Times New Roman"/>
        </w:rPr>
        <w:t>confusionMatrix</w:t>
      </w:r>
      <w:r w:rsidRPr="000626F7">
        <w:rPr>
          <w:rStyle w:val="NormalTok"/>
          <w:rFonts w:ascii="Times New Roman" w:hAnsi="Times New Roman"/>
        </w:rPr>
        <w:t>(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>knn_Class, ODD_preds</w:t>
      </w:r>
      <w:r w:rsidRPr="000626F7">
        <w:rPr>
          <w:rStyle w:val="OperatorTok"/>
          <w:rFonts w:ascii="Times New Roman" w:hAnsi="Times New Roman"/>
        </w:rPr>
        <w:t>$</w:t>
      </w:r>
      <w:r w:rsidRPr="000626F7">
        <w:rPr>
          <w:rStyle w:val="NormalTok"/>
          <w:rFonts w:ascii="Times New Roman" w:hAnsi="Times New Roman"/>
        </w:rPr>
        <w:t xml:space="preserve">od_case,  </w:t>
      </w:r>
      <w:r w:rsidRPr="000626F7">
        <w:rPr>
          <w:rStyle w:val="DataTypeTok"/>
          <w:rFonts w:ascii="Times New Roman" w:hAnsi="Times New Roman"/>
        </w:rPr>
        <w:t>positive =</w:t>
      </w:r>
      <w:r w:rsidRPr="000626F7">
        <w:rPr>
          <w:rStyle w:val="NormalTok"/>
          <w:rFonts w:ascii="Times New Roman" w:hAnsi="Times New Roman"/>
        </w:rPr>
        <w:t xml:space="preserve"> </w:t>
      </w:r>
      <w:r w:rsidRPr="000626F7">
        <w:rPr>
          <w:rStyle w:val="StringTok"/>
          <w:rFonts w:ascii="Times New Roman" w:hAnsi="Times New Roman"/>
        </w:rPr>
        <w:t>"Yes"</w:t>
      </w:r>
      <w:r w:rsidRPr="000626F7">
        <w:rPr>
          <w:rStyle w:val="NormalTok"/>
          <w:rFonts w:ascii="Times New Roman" w:hAnsi="Times New Roman"/>
        </w:rPr>
        <w:t>)</w:t>
      </w:r>
      <w:r w:rsidRPr="000626F7">
        <w:rPr>
          <w:rFonts w:ascii="Times New Roman" w:hAnsi="Times New Roman"/>
        </w:rPr>
        <w:br/>
      </w:r>
      <w:r w:rsidRPr="000626F7">
        <w:rPr>
          <w:rFonts w:ascii="Times New Roman" w:hAnsi="Times New Roman"/>
        </w:rPr>
        <w:br/>
      </w:r>
      <w:r w:rsidRPr="000626F7">
        <w:rPr>
          <w:rStyle w:val="KeywordTok"/>
          <w:rFonts w:ascii="Times New Roman" w:hAnsi="Times New Roman"/>
        </w:rPr>
        <w:t>print</w:t>
      </w:r>
      <w:r w:rsidRPr="000626F7">
        <w:rPr>
          <w:rStyle w:val="NormalTok"/>
          <w:rFonts w:ascii="Times New Roman" w:hAnsi="Times New Roman"/>
        </w:rPr>
        <w:t>(knncm)</w:t>
      </w:r>
    </w:p>
    <w:p w14:paraId="391FA27B" w14:textId="77777777" w:rsidR="006D4D93" w:rsidRPr="000626F7" w:rsidRDefault="006D4D93" w:rsidP="006D4D93">
      <w:pPr>
        <w:pStyle w:val="SourceCode"/>
        <w:rPr>
          <w:rFonts w:ascii="Times New Roman" w:hAnsi="Times New Roman"/>
        </w:rPr>
      </w:pPr>
      <w:r w:rsidRPr="000626F7">
        <w:rPr>
          <w:rStyle w:val="VerbatimChar"/>
          <w:rFonts w:ascii="Times New Roman" w:hAnsi="Times New Roman"/>
        </w:rPr>
        <w:t>## Confusion Matrix and Statistic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Reference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Prediction     No    Yes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No  121556   4332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Yes  12452   6676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Accuracy : 0.8843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>##                  95% CI : (0.8826, 0.8859)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No Information Rate : 0.9241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P-Value [Acc &gt; NIR] : 1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Kappa : 0.3837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Mcnemar's Test P-Value : &lt;2e-16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ensitivity : 0.6064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Specificity : 0.90708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Pos Pred Value : 0.34902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Neg Pred Value : 0.96559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Prevalence : 0.07591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Detection Rate : 0.04604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Detection Prevalence : 0.13190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Balanced Accuracy : 0.75677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                      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       'Positive' Class : Yes             </w:t>
      </w:r>
      <w:r w:rsidRPr="000626F7">
        <w:rPr>
          <w:rFonts w:ascii="Times New Roman" w:hAnsi="Times New Roman"/>
        </w:rPr>
        <w:br/>
      </w:r>
      <w:r w:rsidRPr="000626F7">
        <w:rPr>
          <w:rStyle w:val="VerbatimChar"/>
          <w:rFonts w:ascii="Times New Roman" w:hAnsi="Times New Roman"/>
        </w:rPr>
        <w:t xml:space="preserve">## </w:t>
      </w:r>
    </w:p>
    <w:p w14:paraId="6E4EE74E" w14:textId="77777777" w:rsidR="00B63CC5" w:rsidRPr="00AC5B5B" w:rsidRDefault="00B63CC5" w:rsidP="00AC5B5B"/>
    <w:sectPr w:rsidR="00B63CC5" w:rsidRPr="00AC5B5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&quot;Times New Roman&quot;">
    <w:altName w:val="Cambria"/>
    <w:panose1 w:val="020B0604020202020204"/>
    <w:charset w:val="00"/>
    <w:family w:val="roman"/>
    <w:notTrueType/>
    <w:pitch w:val="default"/>
  </w:font>
  <w:font w:name="Consolas">
    <w:panose1 w:val="020B0609020204030204"/>
    <w:charset w:val="00"/>
    <w:family w:val="modern"/>
    <w:pitch w:val="fixed"/>
    <w:sig w:usb0="E10006FF" w:usb1="4000FCFF" w:usb2="00000009" w:usb3="00000000" w:csb0="0000019F" w:csb1="00000000"/>
  </w:font>
  <w:font w:name="Apple Color Emoji">
    <w:panose1 w:val="00000000000000000000"/>
    <w:charset w:val="00"/>
    <w:family w:val="auto"/>
    <w:pitch w:val="variable"/>
    <w:sig w:usb0="00000003" w:usb1="18000000" w:usb2="14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F"/>
    <w:multiLevelType w:val="singleLevel"/>
    <w:tmpl w:val="A510D49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" w15:restartNumberingAfterBreak="0">
    <w:nsid w:val="01FC5B00"/>
    <w:multiLevelType w:val="hybridMultilevel"/>
    <w:tmpl w:val="CBBEE2AE"/>
    <w:lvl w:ilvl="0" w:tplc="72F00512">
      <w:start w:val="4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2577247"/>
    <w:multiLevelType w:val="multilevel"/>
    <w:tmpl w:val="98101F1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79F7F6C"/>
    <w:multiLevelType w:val="hybridMultilevel"/>
    <w:tmpl w:val="3C8E96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9E96BF2"/>
    <w:multiLevelType w:val="hybridMultilevel"/>
    <w:tmpl w:val="CA662828"/>
    <w:lvl w:ilvl="0" w:tplc="FC446EF4">
      <w:start w:val="1"/>
      <w:numFmt w:val="decimal"/>
      <w:lvlText w:val="%1."/>
      <w:lvlJc w:val="left"/>
      <w:pPr>
        <w:ind w:left="720" w:hanging="360"/>
      </w:pPr>
    </w:lvl>
    <w:lvl w:ilvl="1" w:tplc="0A0CD126">
      <w:start w:val="1"/>
      <w:numFmt w:val="lowerLetter"/>
      <w:lvlText w:val="%2."/>
      <w:lvlJc w:val="left"/>
      <w:pPr>
        <w:ind w:left="1440" w:hanging="360"/>
      </w:pPr>
    </w:lvl>
    <w:lvl w:ilvl="2" w:tplc="18B6826A">
      <w:start w:val="1"/>
      <w:numFmt w:val="lowerRoman"/>
      <w:lvlText w:val="%3."/>
      <w:lvlJc w:val="right"/>
      <w:pPr>
        <w:ind w:left="2160" w:hanging="180"/>
      </w:pPr>
    </w:lvl>
    <w:lvl w:ilvl="3" w:tplc="87928694">
      <w:start w:val="1"/>
      <w:numFmt w:val="decimal"/>
      <w:lvlText w:val="%4."/>
      <w:lvlJc w:val="left"/>
      <w:pPr>
        <w:ind w:left="2880" w:hanging="360"/>
      </w:pPr>
    </w:lvl>
    <w:lvl w:ilvl="4" w:tplc="77FC84CE">
      <w:start w:val="1"/>
      <w:numFmt w:val="lowerLetter"/>
      <w:lvlText w:val="%5."/>
      <w:lvlJc w:val="left"/>
      <w:pPr>
        <w:ind w:left="3600" w:hanging="360"/>
      </w:pPr>
    </w:lvl>
    <w:lvl w:ilvl="5" w:tplc="350A32DC">
      <w:start w:val="1"/>
      <w:numFmt w:val="lowerRoman"/>
      <w:lvlText w:val="%6."/>
      <w:lvlJc w:val="right"/>
      <w:pPr>
        <w:ind w:left="4320" w:hanging="180"/>
      </w:pPr>
    </w:lvl>
    <w:lvl w:ilvl="6" w:tplc="A6047B68">
      <w:start w:val="1"/>
      <w:numFmt w:val="decimal"/>
      <w:lvlText w:val="%7."/>
      <w:lvlJc w:val="left"/>
      <w:pPr>
        <w:ind w:left="5040" w:hanging="360"/>
      </w:pPr>
    </w:lvl>
    <w:lvl w:ilvl="7" w:tplc="AC002544">
      <w:start w:val="1"/>
      <w:numFmt w:val="lowerLetter"/>
      <w:lvlText w:val="%8."/>
      <w:lvlJc w:val="left"/>
      <w:pPr>
        <w:ind w:left="5760" w:hanging="360"/>
      </w:pPr>
    </w:lvl>
    <w:lvl w:ilvl="8" w:tplc="E6586832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D714CEE"/>
    <w:multiLevelType w:val="hybridMultilevel"/>
    <w:tmpl w:val="2A7ACD90"/>
    <w:lvl w:ilvl="0" w:tplc="15F01482">
      <w:start w:val="128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76B1A60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7" w15:restartNumberingAfterBreak="0">
    <w:nsid w:val="18594704"/>
    <w:multiLevelType w:val="hybridMultilevel"/>
    <w:tmpl w:val="2588241E"/>
    <w:lvl w:ilvl="0" w:tplc="279268F0">
      <w:start w:val="4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94D4D82"/>
    <w:multiLevelType w:val="hybridMultilevel"/>
    <w:tmpl w:val="8FCC28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9B43B97"/>
    <w:multiLevelType w:val="multilevel"/>
    <w:tmpl w:val="B128D638"/>
    <w:lvl w:ilvl="0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Restart w:val="0"/>
      <w:suff w:val="space"/>
      <w:lvlText w:val="Chapter  %2: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2.%3"/>
      <w:lvlJc w:val="left"/>
      <w:pPr>
        <w:tabs>
          <w:tab w:val="num" w:pos="576"/>
        </w:tabs>
        <w:ind w:left="0" w:firstLine="0"/>
      </w:pPr>
      <w:rPr>
        <w:rFonts w:hint="default"/>
      </w:rPr>
    </w:lvl>
    <w:lvl w:ilvl="3">
      <w:start w:val="1"/>
      <w:numFmt w:val="decimal"/>
      <w:lvlText w:val="%2.%3.%4"/>
      <w:lvlJc w:val="left"/>
      <w:pPr>
        <w:tabs>
          <w:tab w:val="num" w:pos="792"/>
        </w:tabs>
        <w:ind w:left="0" w:firstLine="0"/>
      </w:pPr>
      <w:rPr>
        <w:rFonts w:hint="default"/>
      </w:rPr>
    </w:lvl>
    <w:lvl w:ilvl="4">
      <w:start w:val="1"/>
      <w:numFmt w:val="decimal"/>
      <w:lvlText w:val="%2.%3.%4.%5"/>
      <w:lvlJc w:val="left"/>
      <w:pPr>
        <w:tabs>
          <w:tab w:val="num" w:pos="1008"/>
        </w:tabs>
        <w:ind w:left="0" w:firstLine="0"/>
      </w:pPr>
      <w:rPr>
        <w:rFonts w:hint="default"/>
      </w:rPr>
    </w:lvl>
    <w:lvl w:ilvl="5">
      <w:start w:val="1"/>
      <w:numFmt w:val="decimal"/>
      <w:lvlText w:val="%2.%3.%4.%5.%6"/>
      <w:lvlJc w:val="left"/>
      <w:pPr>
        <w:tabs>
          <w:tab w:val="num" w:pos="1224"/>
        </w:tabs>
        <w:ind w:left="0" w:firstLine="0"/>
      </w:pPr>
      <w:rPr>
        <w:rFonts w:hint="default"/>
      </w:rPr>
    </w:lvl>
    <w:lvl w:ilvl="6">
      <w:start w:val="1"/>
      <w:numFmt w:val="upperLetter"/>
      <w:suff w:val="nothing"/>
      <w:lvlText w:val="Appendix %7  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7.%8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10" w15:restartNumberingAfterBreak="0">
    <w:nsid w:val="1D087C62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1" w15:restartNumberingAfterBreak="0">
    <w:nsid w:val="1F6E76AE"/>
    <w:multiLevelType w:val="hybridMultilevel"/>
    <w:tmpl w:val="9C32A7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479662D"/>
    <w:multiLevelType w:val="hybridMultilevel"/>
    <w:tmpl w:val="BBC63C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B2F76D5"/>
    <w:multiLevelType w:val="hybridMultilevel"/>
    <w:tmpl w:val="5F1AE8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C1AE401"/>
    <w:multiLevelType w:val="multilevel"/>
    <w:tmpl w:val="7580243C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abstractNum w:abstractNumId="15" w15:restartNumberingAfterBreak="0">
    <w:nsid w:val="2F6F697C"/>
    <w:multiLevelType w:val="hybridMultilevel"/>
    <w:tmpl w:val="5FF826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2731A08"/>
    <w:multiLevelType w:val="hybridMultilevel"/>
    <w:tmpl w:val="39025624"/>
    <w:lvl w:ilvl="0" w:tplc="CD84C572">
      <w:start w:val="4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CE31C3F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8" w15:restartNumberingAfterBreak="0">
    <w:nsid w:val="44455605"/>
    <w:multiLevelType w:val="hybridMultilevel"/>
    <w:tmpl w:val="8B560E0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83C64E1"/>
    <w:multiLevelType w:val="hybridMultilevel"/>
    <w:tmpl w:val="B73E74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922621B"/>
    <w:multiLevelType w:val="multilevel"/>
    <w:tmpl w:val="026C583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608A5D59"/>
    <w:multiLevelType w:val="multilevel"/>
    <w:tmpl w:val="0248D89E"/>
    <w:lvl w:ilvl="0">
      <w:start w:val="1"/>
      <w:numFmt w:val="decimal"/>
      <w:lvlText w:val="%1"/>
      <w:lvlJc w:val="left"/>
      <w:rPr>
        <w:rFonts w:cs="Times New Roman"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cs="Times New Roman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cs="Times New Roman"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cs="Times New Roman" w:hint="default"/>
      </w:rPr>
    </w:lvl>
  </w:abstractNum>
  <w:abstractNum w:abstractNumId="22" w15:restartNumberingAfterBreak="0">
    <w:nsid w:val="612E77D8"/>
    <w:multiLevelType w:val="hybridMultilevel"/>
    <w:tmpl w:val="BF0E338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57B5D62"/>
    <w:multiLevelType w:val="hybridMultilevel"/>
    <w:tmpl w:val="AA6447B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6AB0A6D"/>
    <w:multiLevelType w:val="hybridMultilevel"/>
    <w:tmpl w:val="35D201C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C3835F1"/>
    <w:multiLevelType w:val="multilevel"/>
    <w:tmpl w:val="2864F3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03695992">
    <w:abstractNumId w:val="12"/>
  </w:num>
  <w:num w:numId="2" w16cid:durableId="1745369578">
    <w:abstractNumId w:val="15"/>
  </w:num>
  <w:num w:numId="3" w16cid:durableId="906500242">
    <w:abstractNumId w:val="11"/>
  </w:num>
  <w:num w:numId="4" w16cid:durableId="2014144509">
    <w:abstractNumId w:val="18"/>
  </w:num>
  <w:num w:numId="5" w16cid:durableId="1807430253">
    <w:abstractNumId w:val="19"/>
  </w:num>
  <w:num w:numId="6" w16cid:durableId="1328747227">
    <w:abstractNumId w:val="13"/>
  </w:num>
  <w:num w:numId="7" w16cid:durableId="1209802158">
    <w:abstractNumId w:val="21"/>
  </w:num>
  <w:num w:numId="8" w16cid:durableId="1783837606">
    <w:abstractNumId w:val="10"/>
  </w:num>
  <w:num w:numId="9" w16cid:durableId="1328708548">
    <w:abstractNumId w:val="6"/>
  </w:num>
  <w:num w:numId="10" w16cid:durableId="782456225">
    <w:abstractNumId w:val="0"/>
  </w:num>
  <w:num w:numId="11" w16cid:durableId="1645038176">
    <w:abstractNumId w:val="17"/>
  </w:num>
  <w:num w:numId="12" w16cid:durableId="1724215538">
    <w:abstractNumId w:val="9"/>
  </w:num>
  <w:num w:numId="13" w16cid:durableId="1929341510">
    <w:abstractNumId w:val="23"/>
  </w:num>
  <w:num w:numId="14" w16cid:durableId="2080326424">
    <w:abstractNumId w:val="3"/>
  </w:num>
  <w:num w:numId="15" w16cid:durableId="681905879">
    <w:abstractNumId w:val="5"/>
  </w:num>
  <w:num w:numId="16" w16cid:durableId="332532380">
    <w:abstractNumId w:val="4"/>
  </w:num>
  <w:num w:numId="17" w16cid:durableId="1053426858">
    <w:abstractNumId w:val="22"/>
  </w:num>
  <w:num w:numId="18" w16cid:durableId="493692919">
    <w:abstractNumId w:val="24"/>
  </w:num>
  <w:num w:numId="19" w16cid:durableId="1209341762">
    <w:abstractNumId w:val="16"/>
  </w:num>
  <w:num w:numId="20" w16cid:durableId="727607409">
    <w:abstractNumId w:val="7"/>
  </w:num>
  <w:num w:numId="21" w16cid:durableId="614873196">
    <w:abstractNumId w:val="1"/>
  </w:num>
  <w:num w:numId="22" w16cid:durableId="713383051">
    <w:abstractNumId w:val="8"/>
  </w:num>
  <w:num w:numId="23" w16cid:durableId="1663309502">
    <w:abstractNumId w:val="25"/>
  </w:num>
  <w:num w:numId="24" w16cid:durableId="150173652">
    <w:abstractNumId w:val="20"/>
  </w:num>
  <w:num w:numId="25" w16cid:durableId="2077238085">
    <w:abstractNumId w:val="2"/>
  </w:num>
  <w:num w:numId="26" w16cid:durableId="863637450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4"/>
  <w:displayBackgroundShape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F3390"/>
    <w:rsid w:val="004C3AE9"/>
    <w:rsid w:val="00614D1D"/>
    <w:rsid w:val="006D4D93"/>
    <w:rsid w:val="007B2FB2"/>
    <w:rsid w:val="00AC5B5B"/>
    <w:rsid w:val="00B63CC5"/>
    <w:rsid w:val="00C51A71"/>
    <w:rsid w:val="00DF3390"/>
    <w:rsid w:val="00E4128A"/>
    <w:rsid w:val="00ED3D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4983CC"/>
  <w15:chartTrackingRefBased/>
  <w15:docId w15:val="{E6E2B1F6-13D2-7C40-A756-72A8A152D6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CA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9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iPriority="0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iPriority="0" w:unhideWhenUsed="1" w:qFormat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iPriority="9" w:unhideWhenUsed="1" w:qFormat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66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0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C5B5B"/>
    <w:rPr>
      <w:rFonts w:ascii="Times New Roman" w:eastAsia="Times New Roman" w:hAnsi="Times New Roman" w:cs="Times New Roman"/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DF3390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F3390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F3390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F3390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DF3390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DF3390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DF3390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DF3390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DF3390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F3390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DF3390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DF3390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rsid w:val="00DF3390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DF3390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rsid w:val="00DF3390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1"/>
    <w:rsid w:val="00DF3390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1"/>
    <w:rsid w:val="00DF3390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1"/>
    <w:rsid w:val="00DF3390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qFormat/>
    <w:rsid w:val="00DF3390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F339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qFormat/>
    <w:rsid w:val="00DF3390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DF3390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DF3390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DF3390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DF3390"/>
    <w:pPr>
      <w:ind w:left="720"/>
      <w:contextualSpacing/>
    </w:pPr>
  </w:style>
  <w:style w:type="character" w:styleId="IntenseEmphasis">
    <w:name w:val="Intense Emphasis"/>
    <w:basedOn w:val="DefaultParagraphFont"/>
    <w:uiPriority w:val="66"/>
    <w:qFormat/>
    <w:rsid w:val="00DF339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F339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F3390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DF3390"/>
    <w:rPr>
      <w:b/>
      <w:bCs/>
      <w:smallCaps/>
      <w:color w:val="0F4761" w:themeColor="accent1" w:themeShade="BF"/>
      <w:spacing w:val="5"/>
    </w:rPr>
  </w:style>
  <w:style w:type="paragraph" w:styleId="NormalWeb">
    <w:name w:val="Normal (Web)"/>
    <w:basedOn w:val="Normal"/>
    <w:uiPriority w:val="99"/>
    <w:unhideWhenUsed/>
    <w:rsid w:val="00DF3390"/>
    <w:pPr>
      <w:spacing w:before="100" w:beforeAutospacing="1" w:after="100" w:afterAutospacing="1"/>
    </w:pPr>
  </w:style>
  <w:style w:type="character" w:styleId="Strong">
    <w:name w:val="Strong"/>
    <w:basedOn w:val="DefaultParagraphFont"/>
    <w:uiPriority w:val="22"/>
    <w:qFormat/>
    <w:rsid w:val="00DF3390"/>
    <w:rPr>
      <w:b/>
      <w:bCs/>
    </w:rPr>
  </w:style>
  <w:style w:type="paragraph" w:styleId="TOC2">
    <w:name w:val="toc 2"/>
    <w:basedOn w:val="Normal"/>
    <w:next w:val="Normal"/>
    <w:autoRedefine/>
    <w:uiPriority w:val="39"/>
    <w:rsid w:val="00AC5B5B"/>
    <w:pPr>
      <w:spacing w:line="480" w:lineRule="auto"/>
      <w:ind w:left="240"/>
    </w:pPr>
    <w:rPr>
      <w:rFonts w:eastAsia="Cambria"/>
      <w:szCs w:val="22"/>
      <w:lang w:val="en-US"/>
    </w:rPr>
  </w:style>
  <w:style w:type="paragraph" w:styleId="TOC1">
    <w:name w:val="toc 1"/>
    <w:basedOn w:val="Normal"/>
    <w:next w:val="Normal"/>
    <w:autoRedefine/>
    <w:uiPriority w:val="39"/>
    <w:rsid w:val="00AC5B5B"/>
    <w:pPr>
      <w:tabs>
        <w:tab w:val="right" w:leader="dot" w:pos="9360"/>
      </w:tabs>
      <w:spacing w:line="480" w:lineRule="auto"/>
    </w:pPr>
    <w:rPr>
      <w:rFonts w:eastAsia="Cambria"/>
      <w:b/>
      <w:lang w:val="en-US"/>
    </w:rPr>
  </w:style>
  <w:style w:type="paragraph" w:styleId="TOC3">
    <w:name w:val="toc 3"/>
    <w:basedOn w:val="Normal"/>
    <w:next w:val="Normal"/>
    <w:autoRedefine/>
    <w:uiPriority w:val="39"/>
    <w:rsid w:val="00AC5B5B"/>
    <w:pPr>
      <w:spacing w:line="480" w:lineRule="auto"/>
      <w:ind w:left="480"/>
    </w:pPr>
    <w:rPr>
      <w:rFonts w:eastAsia="Cambria"/>
      <w:szCs w:val="22"/>
      <w:lang w:val="en-US"/>
    </w:rPr>
  </w:style>
  <w:style w:type="paragraph" w:styleId="TOC4">
    <w:name w:val="toc 4"/>
    <w:basedOn w:val="Normal"/>
    <w:next w:val="Normal"/>
    <w:autoRedefine/>
    <w:uiPriority w:val="39"/>
    <w:rsid w:val="00AC5B5B"/>
    <w:pPr>
      <w:spacing w:line="480" w:lineRule="auto"/>
      <w:ind w:left="720"/>
    </w:pPr>
    <w:rPr>
      <w:rFonts w:eastAsia="Cambria"/>
      <w:szCs w:val="20"/>
      <w:lang w:val="en-US"/>
    </w:rPr>
  </w:style>
  <w:style w:type="paragraph" w:styleId="TOC5">
    <w:name w:val="toc 5"/>
    <w:basedOn w:val="Normal"/>
    <w:next w:val="Normal"/>
    <w:autoRedefine/>
    <w:uiPriority w:val="39"/>
    <w:rsid w:val="00AC5B5B"/>
    <w:pPr>
      <w:spacing w:line="480" w:lineRule="auto"/>
      <w:ind w:left="960"/>
    </w:pPr>
    <w:rPr>
      <w:rFonts w:eastAsia="Cambria"/>
      <w:szCs w:val="20"/>
      <w:lang w:val="en-US"/>
    </w:rPr>
  </w:style>
  <w:style w:type="paragraph" w:styleId="TOC6">
    <w:name w:val="toc 6"/>
    <w:basedOn w:val="Normal"/>
    <w:next w:val="Normal"/>
    <w:autoRedefine/>
    <w:uiPriority w:val="39"/>
    <w:rsid w:val="00AC5B5B"/>
    <w:pPr>
      <w:spacing w:line="480" w:lineRule="auto"/>
      <w:ind w:left="1200"/>
    </w:pPr>
    <w:rPr>
      <w:rFonts w:eastAsia="Cambria"/>
      <w:szCs w:val="20"/>
      <w:lang w:val="en-US"/>
    </w:rPr>
  </w:style>
  <w:style w:type="paragraph" w:styleId="TOC7">
    <w:name w:val="toc 7"/>
    <w:basedOn w:val="Normal"/>
    <w:next w:val="Normal"/>
    <w:autoRedefine/>
    <w:uiPriority w:val="39"/>
    <w:rsid w:val="00AC5B5B"/>
    <w:pPr>
      <w:spacing w:line="480" w:lineRule="auto"/>
      <w:ind w:left="1440"/>
    </w:pPr>
    <w:rPr>
      <w:rFonts w:eastAsia="Cambria"/>
      <w:sz w:val="22"/>
      <w:szCs w:val="20"/>
      <w:lang w:val="en-US"/>
    </w:rPr>
  </w:style>
  <w:style w:type="paragraph" w:styleId="TOC8">
    <w:name w:val="toc 8"/>
    <w:basedOn w:val="Normal"/>
    <w:next w:val="Normal"/>
    <w:autoRedefine/>
    <w:uiPriority w:val="39"/>
    <w:rsid w:val="00AC5B5B"/>
    <w:pPr>
      <w:spacing w:line="480" w:lineRule="auto"/>
      <w:ind w:left="1680"/>
    </w:pPr>
    <w:rPr>
      <w:rFonts w:ascii="Cambria" w:eastAsia="Cambria" w:hAnsi="Cambria"/>
      <w:sz w:val="20"/>
      <w:szCs w:val="20"/>
      <w:lang w:val="en-US"/>
    </w:rPr>
  </w:style>
  <w:style w:type="paragraph" w:styleId="TOC9">
    <w:name w:val="toc 9"/>
    <w:basedOn w:val="Normal"/>
    <w:next w:val="Normal"/>
    <w:autoRedefine/>
    <w:uiPriority w:val="39"/>
    <w:rsid w:val="00AC5B5B"/>
    <w:pPr>
      <w:spacing w:line="480" w:lineRule="auto"/>
      <w:ind w:left="1920"/>
    </w:pPr>
    <w:rPr>
      <w:rFonts w:ascii="Cambria" w:eastAsia="Cambria" w:hAnsi="Cambria"/>
      <w:sz w:val="20"/>
      <w:szCs w:val="20"/>
      <w:lang w:val="en-US"/>
    </w:rPr>
  </w:style>
  <w:style w:type="paragraph" w:styleId="Footer">
    <w:name w:val="footer"/>
    <w:basedOn w:val="Normal"/>
    <w:link w:val="FooterChar"/>
    <w:uiPriority w:val="99"/>
    <w:rsid w:val="00AC5B5B"/>
    <w:pPr>
      <w:tabs>
        <w:tab w:val="center" w:pos="4320"/>
        <w:tab w:val="right" w:pos="8640"/>
      </w:tabs>
      <w:spacing w:line="480" w:lineRule="auto"/>
    </w:pPr>
    <w:rPr>
      <w:rFonts w:eastAsia="Cambria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AC5B5B"/>
    <w:rPr>
      <w:rFonts w:ascii="Times New Roman" w:eastAsia="Cambria" w:hAnsi="Times New Roman" w:cs="Times New Roman"/>
      <w:kern w:val="0"/>
      <w:lang w:val="en-US"/>
      <w14:ligatures w14:val="none"/>
    </w:rPr>
  </w:style>
  <w:style w:type="character" w:styleId="PageNumber">
    <w:name w:val="page number"/>
    <w:rsid w:val="00AC5B5B"/>
    <w:rPr>
      <w:rFonts w:ascii="Times New Roman" w:hAnsi="Times New Roman" w:cs="Times New Roman"/>
    </w:rPr>
  </w:style>
  <w:style w:type="paragraph" w:styleId="Header">
    <w:name w:val="header"/>
    <w:basedOn w:val="Normal"/>
    <w:link w:val="HeaderChar"/>
    <w:uiPriority w:val="99"/>
    <w:rsid w:val="00AC5B5B"/>
    <w:pPr>
      <w:tabs>
        <w:tab w:val="center" w:pos="4320"/>
        <w:tab w:val="right" w:pos="8640"/>
      </w:tabs>
      <w:spacing w:line="480" w:lineRule="auto"/>
    </w:pPr>
    <w:rPr>
      <w:rFonts w:eastAsia="Cambria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AC5B5B"/>
    <w:rPr>
      <w:rFonts w:ascii="Times New Roman" w:eastAsia="Cambria" w:hAnsi="Times New Roman" w:cs="Times New Roman"/>
      <w:kern w:val="0"/>
      <w:lang w:val="en-US"/>
      <w14:ligatures w14:val="none"/>
    </w:rPr>
  </w:style>
  <w:style w:type="paragraph" w:customStyle="1" w:styleId="ColorfulList-Accent11">
    <w:name w:val="Colorful List - Accent 11"/>
    <w:basedOn w:val="Normal"/>
    <w:uiPriority w:val="99"/>
    <w:qFormat/>
    <w:rsid w:val="00AC5B5B"/>
    <w:pPr>
      <w:spacing w:line="480" w:lineRule="auto"/>
      <w:ind w:left="720"/>
      <w:contextualSpacing/>
    </w:pPr>
    <w:rPr>
      <w:rFonts w:eastAsia="Cambria"/>
      <w:lang w:val="en-US"/>
    </w:rPr>
  </w:style>
  <w:style w:type="paragraph" w:styleId="Caption">
    <w:name w:val="caption"/>
    <w:basedOn w:val="Normal"/>
    <w:next w:val="Normal"/>
    <w:link w:val="CaptionChar"/>
    <w:qFormat/>
    <w:rsid w:val="00AC5B5B"/>
    <w:pPr>
      <w:spacing w:line="480" w:lineRule="auto"/>
    </w:pPr>
    <w:rPr>
      <w:rFonts w:eastAsia="Cambria"/>
      <w:b/>
      <w:bCs/>
      <w:sz w:val="20"/>
      <w:szCs w:val="18"/>
      <w:lang w:val="en-US"/>
    </w:rPr>
  </w:style>
  <w:style w:type="paragraph" w:styleId="TableofFigures">
    <w:name w:val="table of figures"/>
    <w:basedOn w:val="Normal"/>
    <w:next w:val="Normal"/>
    <w:uiPriority w:val="99"/>
    <w:rsid w:val="00AC5B5B"/>
    <w:pPr>
      <w:spacing w:line="480" w:lineRule="auto"/>
    </w:pPr>
    <w:rPr>
      <w:rFonts w:eastAsia="Cambria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rsid w:val="00AC5B5B"/>
    <w:pPr>
      <w:spacing w:line="480" w:lineRule="auto"/>
    </w:pPr>
    <w:rPr>
      <w:rFonts w:ascii="Tahoma" w:eastAsia="Cambria" w:hAnsi="Tahoma" w:cs="Tahoma"/>
      <w:sz w:val="16"/>
      <w:szCs w:val="16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rsid w:val="00AC5B5B"/>
    <w:rPr>
      <w:rFonts w:ascii="Tahoma" w:eastAsia="Cambria" w:hAnsi="Tahoma" w:cs="Tahoma"/>
      <w:kern w:val="0"/>
      <w:sz w:val="16"/>
      <w:szCs w:val="16"/>
      <w:lang w:val="en-US"/>
      <w14:ligatures w14:val="none"/>
    </w:rPr>
  </w:style>
  <w:style w:type="character" w:styleId="Hyperlink">
    <w:name w:val="Hyperlink"/>
    <w:uiPriority w:val="99"/>
    <w:rsid w:val="00AC5B5B"/>
    <w:rPr>
      <w:rFonts w:cs="Times New Roman"/>
      <w:color w:val="0000FF"/>
      <w:u w:val="single"/>
    </w:rPr>
  </w:style>
  <w:style w:type="character" w:styleId="FollowedHyperlink">
    <w:name w:val="FollowedHyperlink"/>
    <w:uiPriority w:val="99"/>
    <w:rsid w:val="00AC5B5B"/>
    <w:rPr>
      <w:color w:val="800080"/>
      <w:u w:val="single"/>
    </w:rPr>
  </w:style>
  <w:style w:type="paragraph" w:styleId="DocumentMap">
    <w:name w:val="Document Map"/>
    <w:basedOn w:val="Normal"/>
    <w:link w:val="DocumentMapChar"/>
    <w:rsid w:val="00AC5B5B"/>
    <w:pPr>
      <w:spacing w:line="480" w:lineRule="auto"/>
    </w:pPr>
    <w:rPr>
      <w:rFonts w:ascii="Lucida Grande" w:eastAsia="Cambria" w:hAnsi="Lucida Grande" w:cs="Lucida Grande"/>
      <w:lang w:val="en-US"/>
    </w:rPr>
  </w:style>
  <w:style w:type="character" w:customStyle="1" w:styleId="DocumentMapChar">
    <w:name w:val="Document Map Char"/>
    <w:basedOn w:val="DefaultParagraphFont"/>
    <w:link w:val="DocumentMap"/>
    <w:rsid w:val="00AC5B5B"/>
    <w:rPr>
      <w:rFonts w:ascii="Lucida Grande" w:eastAsia="Cambria" w:hAnsi="Lucida Grande" w:cs="Lucida Grande"/>
      <w:kern w:val="0"/>
      <w:lang w:val="en-US"/>
      <w14:ligatures w14:val="none"/>
    </w:rPr>
  </w:style>
  <w:style w:type="table" w:styleId="TableGrid">
    <w:name w:val="Table Grid"/>
    <w:basedOn w:val="TableNormal"/>
    <w:rsid w:val="00AC5B5B"/>
    <w:rPr>
      <w:rFonts w:ascii="Cambria" w:eastAsia="Cambria" w:hAnsi="Cambria" w:cs="Times New Roman"/>
      <w:kern w:val="0"/>
      <w:sz w:val="20"/>
      <w:szCs w:val="20"/>
      <w:lang w:eastAsia="en-CA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aption1">
    <w:name w:val="Caption1"/>
    <w:basedOn w:val="Caption"/>
    <w:qFormat/>
    <w:rsid w:val="00AC5B5B"/>
  </w:style>
  <w:style w:type="character" w:styleId="UnresolvedMention">
    <w:name w:val="Unresolved Mention"/>
    <w:basedOn w:val="DefaultParagraphFont"/>
    <w:uiPriority w:val="99"/>
    <w:unhideWhenUsed/>
    <w:rsid w:val="00AC5B5B"/>
    <w:rPr>
      <w:color w:val="605E5C"/>
      <w:shd w:val="clear" w:color="auto" w:fill="E1DFDD"/>
    </w:rPr>
  </w:style>
  <w:style w:type="paragraph" w:customStyle="1" w:styleId="Body">
    <w:name w:val="Body"/>
    <w:rsid w:val="00AC5B5B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Arial Unicode MS" w:hAnsi="Times New Roman" w:cs="Arial Unicode MS"/>
      <w:color w:val="000000"/>
      <w:kern w:val="0"/>
      <w:u w:color="000000"/>
      <w:bdr w:val="nil"/>
      <w:lang w:val="en-US"/>
      <w14:textOutline w14:w="0" w14:cap="flat" w14:cmpd="sng" w14:algn="ctr">
        <w14:noFill/>
        <w14:prstDash w14:val="solid"/>
        <w14:bevel/>
      </w14:textOutline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AC5B5B"/>
    <w:rPr>
      <w:sz w:val="16"/>
      <w:szCs w:val="16"/>
    </w:rPr>
  </w:style>
  <w:style w:type="character" w:styleId="FootnoteReference">
    <w:name w:val="footnote reference"/>
    <w:basedOn w:val="DefaultParagraphFont"/>
    <w:unhideWhenUsed/>
    <w:rsid w:val="00AC5B5B"/>
    <w:rPr>
      <w:vertAlign w:val="superscript"/>
    </w:rPr>
  </w:style>
  <w:style w:type="paragraph" w:styleId="Bibliography">
    <w:name w:val="Bibliography"/>
    <w:basedOn w:val="Normal"/>
    <w:next w:val="Normal"/>
    <w:unhideWhenUsed/>
    <w:qFormat/>
    <w:rsid w:val="00AC5B5B"/>
    <w:pPr>
      <w:tabs>
        <w:tab w:val="left" w:pos="260"/>
      </w:tabs>
      <w:spacing w:after="240"/>
      <w:ind w:left="264" w:hanging="264"/>
    </w:pPr>
    <w:rPr>
      <w:rFonts w:eastAsia="Cambria"/>
      <w:lang w:val="en-US"/>
    </w:rPr>
  </w:style>
  <w:style w:type="paragraph" w:styleId="BodyText">
    <w:name w:val="Body Text"/>
    <w:basedOn w:val="Normal"/>
    <w:link w:val="BodyTextChar"/>
    <w:qFormat/>
    <w:rsid w:val="00AC5B5B"/>
    <w:pPr>
      <w:widowControl w:val="0"/>
      <w:autoSpaceDE w:val="0"/>
      <w:autoSpaceDN w:val="0"/>
    </w:pPr>
    <w:rPr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AC5B5B"/>
    <w:rPr>
      <w:rFonts w:ascii="Times New Roman" w:eastAsia="Times New Roman" w:hAnsi="Times New Roman" w:cs="Times New Roman"/>
      <w:kern w:val="0"/>
      <w:lang w:val="en-US"/>
      <w14:ligatures w14:val="none"/>
    </w:rPr>
  </w:style>
  <w:style w:type="character" w:styleId="Emphasis">
    <w:name w:val="Emphasis"/>
    <w:basedOn w:val="DefaultParagraphFont"/>
    <w:uiPriority w:val="20"/>
    <w:qFormat/>
    <w:rsid w:val="00AC5B5B"/>
    <w:rPr>
      <w:i/>
      <w:iCs/>
    </w:rPr>
  </w:style>
  <w:style w:type="paragraph" w:customStyle="1" w:styleId="paragraph">
    <w:name w:val="paragraph"/>
    <w:basedOn w:val="Normal"/>
    <w:rsid w:val="00AC5B5B"/>
    <w:pPr>
      <w:spacing w:before="100" w:beforeAutospacing="1" w:after="100" w:afterAutospacing="1"/>
    </w:pPr>
  </w:style>
  <w:style w:type="character" w:customStyle="1" w:styleId="normaltextrun">
    <w:name w:val="normaltextrun"/>
    <w:basedOn w:val="DefaultParagraphFont"/>
    <w:rsid w:val="00AC5B5B"/>
  </w:style>
  <w:style w:type="character" w:customStyle="1" w:styleId="eop">
    <w:name w:val="eop"/>
    <w:basedOn w:val="DefaultParagraphFont"/>
    <w:rsid w:val="00AC5B5B"/>
  </w:style>
  <w:style w:type="paragraph" w:customStyle="1" w:styleId="msonormal0">
    <w:name w:val="msonormal"/>
    <w:basedOn w:val="Normal"/>
    <w:rsid w:val="00AC5B5B"/>
    <w:pPr>
      <w:spacing w:before="100" w:beforeAutospacing="1" w:after="100" w:afterAutospacing="1"/>
    </w:pPr>
  </w:style>
  <w:style w:type="character" w:customStyle="1" w:styleId="trackedchange">
    <w:name w:val="trackedchange"/>
    <w:basedOn w:val="DefaultParagraphFont"/>
    <w:rsid w:val="00AC5B5B"/>
  </w:style>
  <w:style w:type="character" w:customStyle="1" w:styleId="textrun">
    <w:name w:val="textrun"/>
    <w:basedOn w:val="DefaultParagraphFont"/>
    <w:rsid w:val="00AC5B5B"/>
  </w:style>
  <w:style w:type="character" w:customStyle="1" w:styleId="trackchangetextinsertion">
    <w:name w:val="trackchangetextinsertion"/>
    <w:basedOn w:val="DefaultParagraphFont"/>
    <w:rsid w:val="00AC5B5B"/>
  </w:style>
  <w:style w:type="character" w:customStyle="1" w:styleId="trackchangetextdeletion">
    <w:name w:val="trackchangetextdeletion"/>
    <w:basedOn w:val="DefaultParagraphFont"/>
    <w:rsid w:val="00AC5B5B"/>
  </w:style>
  <w:style w:type="character" w:customStyle="1" w:styleId="tabrun">
    <w:name w:val="tabrun"/>
    <w:basedOn w:val="DefaultParagraphFont"/>
    <w:rsid w:val="00AC5B5B"/>
  </w:style>
  <w:style w:type="character" w:customStyle="1" w:styleId="tabchar">
    <w:name w:val="tabchar"/>
    <w:basedOn w:val="DefaultParagraphFont"/>
    <w:rsid w:val="00AC5B5B"/>
  </w:style>
  <w:style w:type="numbering" w:customStyle="1" w:styleId="NoList1">
    <w:name w:val="No List1"/>
    <w:next w:val="NoList"/>
    <w:uiPriority w:val="99"/>
    <w:semiHidden/>
    <w:unhideWhenUsed/>
    <w:rsid w:val="00AC5B5B"/>
  </w:style>
  <w:style w:type="numbering" w:customStyle="1" w:styleId="NoList2">
    <w:name w:val="No List2"/>
    <w:next w:val="NoList"/>
    <w:uiPriority w:val="99"/>
    <w:semiHidden/>
    <w:unhideWhenUsed/>
    <w:rsid w:val="00AC5B5B"/>
  </w:style>
  <w:style w:type="table" w:customStyle="1" w:styleId="TableGrid1">
    <w:name w:val="Table Grid1"/>
    <w:basedOn w:val="TableNormal"/>
    <w:next w:val="TableGrid"/>
    <w:uiPriority w:val="59"/>
    <w:rsid w:val="00AC5B5B"/>
    <w:rPr>
      <w:rFonts w:ascii="Arial" w:eastAsia="Arial" w:hAnsi="Arial" w:cs="Arial"/>
      <w:kern w:val="0"/>
      <w:sz w:val="22"/>
      <w:szCs w:val="22"/>
      <w:lang w:val="en-US" w:eastAsia="ja-JP"/>
      <w14:ligatures w14:val="none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customStyle="1" w:styleId="HeaderChar1">
    <w:name w:val="Header Char1"/>
    <w:basedOn w:val="DefaultParagraphFont"/>
    <w:uiPriority w:val="99"/>
    <w:semiHidden/>
    <w:rsid w:val="00AC5B5B"/>
    <w:rPr>
      <w:rFonts w:ascii="Arial" w:eastAsia="Arial" w:hAnsi="Arial" w:cs="Arial"/>
      <w:sz w:val="22"/>
      <w:szCs w:val="22"/>
      <w:lang w:val="en-US" w:eastAsia="ja-JP"/>
    </w:rPr>
  </w:style>
  <w:style w:type="character" w:customStyle="1" w:styleId="FooterChar1">
    <w:name w:val="Footer Char1"/>
    <w:basedOn w:val="DefaultParagraphFont"/>
    <w:uiPriority w:val="99"/>
    <w:semiHidden/>
    <w:rsid w:val="00AC5B5B"/>
    <w:rPr>
      <w:rFonts w:ascii="Arial" w:eastAsia="Arial" w:hAnsi="Arial" w:cs="Arial"/>
      <w:sz w:val="22"/>
      <w:szCs w:val="22"/>
      <w:lang w:val="en-US" w:eastAsia="ja-JP"/>
    </w:rPr>
  </w:style>
  <w:style w:type="paragraph" w:styleId="CommentText">
    <w:name w:val="annotation text"/>
    <w:basedOn w:val="Normal"/>
    <w:link w:val="CommentTextChar"/>
    <w:uiPriority w:val="99"/>
    <w:unhideWhenUsed/>
    <w:rsid w:val="00AC5B5B"/>
    <w:rPr>
      <w:rFonts w:ascii="Arial" w:eastAsia="Arial" w:hAnsi="Arial" w:cs="Arial"/>
      <w:sz w:val="20"/>
      <w:szCs w:val="20"/>
      <w:lang w:val="en-US" w:eastAsia="ja-JP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C5B5B"/>
    <w:rPr>
      <w:rFonts w:ascii="Arial" w:eastAsia="Arial" w:hAnsi="Arial" w:cs="Arial"/>
      <w:kern w:val="0"/>
      <w:sz w:val="20"/>
      <w:szCs w:val="20"/>
      <w:lang w:val="en-US" w:eastAsia="ja-JP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C5B5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C5B5B"/>
    <w:rPr>
      <w:rFonts w:ascii="Arial" w:eastAsia="Arial" w:hAnsi="Arial" w:cs="Arial"/>
      <w:b/>
      <w:bCs/>
      <w:kern w:val="0"/>
      <w:sz w:val="20"/>
      <w:szCs w:val="20"/>
      <w:lang w:val="en-US" w:eastAsia="ja-JP"/>
      <w14:ligatures w14:val="none"/>
    </w:rPr>
  </w:style>
  <w:style w:type="paragraph" w:styleId="Revision">
    <w:name w:val="Revision"/>
    <w:hidden/>
    <w:uiPriority w:val="99"/>
    <w:semiHidden/>
    <w:rsid w:val="00AC5B5B"/>
    <w:rPr>
      <w:rFonts w:ascii="Arial" w:eastAsia="Arial" w:hAnsi="Arial" w:cs="Arial"/>
      <w:kern w:val="0"/>
      <w:sz w:val="22"/>
      <w:szCs w:val="22"/>
      <w:lang w:val="en-US" w:eastAsia="ja-JP"/>
      <w14:ligatures w14:val="none"/>
    </w:rPr>
  </w:style>
  <w:style w:type="paragraph" w:customStyle="1" w:styleId="font5">
    <w:name w:val="font5"/>
    <w:basedOn w:val="Normal"/>
    <w:rsid w:val="00AC5B5B"/>
    <w:pPr>
      <w:spacing w:before="100" w:beforeAutospacing="1" w:after="100" w:afterAutospacing="1"/>
    </w:pPr>
    <w:rPr>
      <w:rFonts w:ascii="Arial" w:hAnsi="Arial" w:cs="Arial"/>
      <w:color w:val="000000"/>
      <w:sz w:val="20"/>
      <w:szCs w:val="20"/>
    </w:rPr>
  </w:style>
  <w:style w:type="paragraph" w:customStyle="1" w:styleId="font6">
    <w:name w:val="font6"/>
    <w:basedOn w:val="Normal"/>
    <w:rsid w:val="00AC5B5B"/>
    <w:pPr>
      <w:spacing w:before="100" w:beforeAutospacing="1" w:after="100" w:afterAutospacing="1"/>
    </w:pPr>
    <w:rPr>
      <w:rFonts w:ascii="Tahoma" w:hAnsi="Tahoma" w:cs="Tahoma"/>
      <w:color w:val="000000"/>
      <w:sz w:val="20"/>
      <w:szCs w:val="20"/>
    </w:rPr>
  </w:style>
  <w:style w:type="paragraph" w:customStyle="1" w:styleId="font7">
    <w:name w:val="font7"/>
    <w:basedOn w:val="Normal"/>
    <w:rsid w:val="00AC5B5B"/>
    <w:pPr>
      <w:spacing w:before="100" w:beforeAutospacing="1" w:after="100" w:afterAutospacing="1"/>
    </w:pPr>
    <w:rPr>
      <w:rFonts w:ascii="Tahoma" w:hAnsi="Tahoma" w:cs="Tahoma"/>
      <w:b/>
      <w:bCs/>
      <w:color w:val="000000"/>
      <w:sz w:val="20"/>
      <w:szCs w:val="20"/>
    </w:rPr>
  </w:style>
  <w:style w:type="paragraph" w:customStyle="1" w:styleId="font8">
    <w:name w:val="font8"/>
    <w:basedOn w:val="Normal"/>
    <w:rsid w:val="00AC5B5B"/>
    <w:pPr>
      <w:spacing w:before="100" w:beforeAutospacing="1" w:after="100" w:afterAutospacing="1"/>
    </w:pPr>
    <w:rPr>
      <w:rFonts w:ascii="Arial" w:hAnsi="Arial" w:cs="Arial"/>
      <w:color w:val="000000"/>
      <w:sz w:val="20"/>
      <w:szCs w:val="20"/>
    </w:rPr>
  </w:style>
  <w:style w:type="paragraph" w:customStyle="1" w:styleId="xl65">
    <w:name w:val="xl65"/>
    <w:basedOn w:val="Normal"/>
    <w:rsid w:val="00AC5B5B"/>
    <w:pPr>
      <w:pBdr>
        <w:top w:val="single" w:sz="4" w:space="0" w:color="000000"/>
        <w:left w:val="single" w:sz="4" w:space="0" w:color="000000"/>
      </w:pBdr>
      <w:spacing w:before="100" w:beforeAutospacing="1" w:after="100" w:afterAutospacing="1"/>
      <w:jc w:val="center"/>
      <w:textAlignment w:val="top"/>
    </w:pPr>
    <w:rPr>
      <w:rFonts w:ascii="&quot;Times New Roman&quot;" w:hAnsi="&quot;Times New Roman&quot;"/>
      <w:b/>
      <w:bCs/>
      <w:color w:val="000000"/>
    </w:rPr>
  </w:style>
  <w:style w:type="paragraph" w:customStyle="1" w:styleId="xl66">
    <w:name w:val="xl66"/>
    <w:basedOn w:val="Normal"/>
    <w:rsid w:val="00AC5B5B"/>
    <w:pPr>
      <w:pBdr>
        <w:top w:val="single" w:sz="4" w:space="0" w:color="000000"/>
      </w:pBdr>
      <w:spacing w:before="100" w:beforeAutospacing="1" w:after="100" w:afterAutospacing="1"/>
    </w:pPr>
    <w:rPr>
      <w:rFonts w:ascii="Arial" w:hAnsi="Arial" w:cs="Arial"/>
    </w:rPr>
  </w:style>
  <w:style w:type="paragraph" w:customStyle="1" w:styleId="xl67">
    <w:name w:val="xl67"/>
    <w:basedOn w:val="Normal"/>
    <w:rsid w:val="00AC5B5B"/>
    <w:pPr>
      <w:pBdr>
        <w:top w:val="single" w:sz="4" w:space="0" w:color="000000"/>
        <w:right w:val="single" w:sz="4" w:space="0" w:color="000000"/>
      </w:pBdr>
      <w:spacing w:before="100" w:beforeAutospacing="1" w:after="100" w:afterAutospacing="1"/>
    </w:pPr>
    <w:rPr>
      <w:rFonts w:ascii="Arial" w:hAnsi="Arial" w:cs="Arial"/>
    </w:rPr>
  </w:style>
  <w:style w:type="paragraph" w:customStyle="1" w:styleId="xl68">
    <w:name w:val="xl68"/>
    <w:basedOn w:val="Normal"/>
    <w:rsid w:val="00AC5B5B"/>
    <w:pPr>
      <w:spacing w:before="100" w:beforeAutospacing="1" w:after="100" w:afterAutospacing="1"/>
    </w:pPr>
    <w:rPr>
      <w:rFonts w:ascii="Arial" w:hAnsi="Arial" w:cs="Arial"/>
      <w:color w:val="000000"/>
    </w:rPr>
  </w:style>
  <w:style w:type="paragraph" w:customStyle="1" w:styleId="xl69">
    <w:name w:val="xl69"/>
    <w:basedOn w:val="Normal"/>
    <w:rsid w:val="00AC5B5B"/>
    <w:pPr>
      <w:spacing w:before="100" w:beforeAutospacing="1" w:after="100" w:afterAutospacing="1"/>
      <w:textAlignment w:val="top"/>
    </w:pPr>
    <w:rPr>
      <w:rFonts w:ascii="Arial" w:hAnsi="Arial" w:cs="Arial"/>
      <w:color w:val="000000"/>
      <w:sz w:val="16"/>
      <w:szCs w:val="16"/>
    </w:rPr>
  </w:style>
  <w:style w:type="paragraph" w:customStyle="1" w:styleId="xl70">
    <w:name w:val="xl70"/>
    <w:basedOn w:val="Normal"/>
    <w:rsid w:val="00AC5B5B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&quot;Times New Roman&quot;" w:hAnsi="&quot;Times New Roman&quot;"/>
      <w:b/>
      <w:bCs/>
      <w:color w:val="000000"/>
      <w:sz w:val="16"/>
      <w:szCs w:val="16"/>
    </w:rPr>
  </w:style>
  <w:style w:type="paragraph" w:customStyle="1" w:styleId="xl71">
    <w:name w:val="xl71"/>
    <w:basedOn w:val="Normal"/>
    <w:rsid w:val="00AC5B5B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center"/>
    </w:pPr>
    <w:rPr>
      <w:rFonts w:ascii="Arial" w:hAnsi="Arial" w:cs="Arial"/>
      <w:sz w:val="16"/>
      <w:szCs w:val="16"/>
    </w:rPr>
  </w:style>
  <w:style w:type="paragraph" w:customStyle="1" w:styleId="xl72">
    <w:name w:val="xl72"/>
    <w:basedOn w:val="Normal"/>
    <w:rsid w:val="00AC5B5B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" w:hAnsi="Arial" w:cs="Arial"/>
      <w:sz w:val="16"/>
      <w:szCs w:val="16"/>
    </w:rPr>
  </w:style>
  <w:style w:type="paragraph" w:customStyle="1" w:styleId="xl73">
    <w:name w:val="xl73"/>
    <w:basedOn w:val="Normal"/>
    <w:rsid w:val="00AC5B5B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&quot;Times New Roman&quot;" w:hAnsi="&quot;Times New Roman&quot;"/>
      <w:b/>
      <w:bCs/>
      <w:color w:val="000000"/>
      <w:sz w:val="16"/>
      <w:szCs w:val="16"/>
    </w:rPr>
  </w:style>
  <w:style w:type="paragraph" w:customStyle="1" w:styleId="xl74">
    <w:name w:val="xl74"/>
    <w:basedOn w:val="Normal"/>
    <w:rsid w:val="00AC5B5B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&quot;Times New Roman&quot;" w:hAnsi="&quot;Times New Roman&quot;"/>
      <w:b/>
      <w:bCs/>
      <w:color w:val="000000"/>
      <w:sz w:val="16"/>
      <w:szCs w:val="16"/>
    </w:rPr>
  </w:style>
  <w:style w:type="paragraph" w:customStyle="1" w:styleId="xl75">
    <w:name w:val="xl75"/>
    <w:basedOn w:val="Normal"/>
    <w:rsid w:val="00AC5B5B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&quot;Times New Roman&quot;" w:hAnsi="&quot;Times New Roman&quot;"/>
      <w:b/>
      <w:bCs/>
      <w:color w:val="000000"/>
      <w:sz w:val="16"/>
      <w:szCs w:val="16"/>
    </w:rPr>
  </w:style>
  <w:style w:type="paragraph" w:customStyle="1" w:styleId="xl76">
    <w:name w:val="xl76"/>
    <w:basedOn w:val="Normal"/>
    <w:rsid w:val="00AC5B5B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&quot;Times New Roman&quot;" w:hAnsi="&quot;Times New Roman&quot;"/>
      <w:b/>
      <w:bCs/>
      <w:color w:val="000000"/>
      <w:sz w:val="16"/>
      <w:szCs w:val="16"/>
    </w:rPr>
  </w:style>
  <w:style w:type="paragraph" w:customStyle="1" w:styleId="xl77">
    <w:name w:val="xl77"/>
    <w:basedOn w:val="Normal"/>
    <w:rsid w:val="00AC5B5B"/>
    <w:pPr>
      <w:spacing w:before="100" w:beforeAutospacing="1" w:after="100" w:afterAutospacing="1"/>
      <w:textAlignment w:val="top"/>
    </w:pPr>
    <w:rPr>
      <w:rFonts w:ascii="&quot;Times New Roman&quot;" w:hAnsi="&quot;Times New Roman&quot;"/>
      <w:b/>
      <w:bCs/>
      <w:color w:val="000000"/>
      <w:sz w:val="16"/>
      <w:szCs w:val="16"/>
    </w:rPr>
  </w:style>
  <w:style w:type="paragraph" w:customStyle="1" w:styleId="xl78">
    <w:name w:val="xl78"/>
    <w:basedOn w:val="Normal"/>
    <w:rsid w:val="00AC5B5B"/>
    <w:pPr>
      <w:pBdr>
        <w:top w:val="single" w:sz="4" w:space="0" w:color="auto"/>
        <w:left w:val="single" w:sz="4" w:space="0" w:color="auto"/>
      </w:pBdr>
      <w:spacing w:before="100" w:beforeAutospacing="1" w:after="100" w:afterAutospacing="1"/>
      <w:textAlignment w:val="top"/>
    </w:pPr>
    <w:rPr>
      <w:rFonts w:ascii="&quot;Times New Roman&quot;" w:hAnsi="&quot;Times New Roman&quot;"/>
      <w:b/>
      <w:bCs/>
      <w:color w:val="000000"/>
      <w:sz w:val="16"/>
      <w:szCs w:val="16"/>
    </w:rPr>
  </w:style>
  <w:style w:type="paragraph" w:customStyle="1" w:styleId="xl79">
    <w:name w:val="xl79"/>
    <w:basedOn w:val="Normal"/>
    <w:rsid w:val="00AC5B5B"/>
    <w:pPr>
      <w:pBdr>
        <w:top w:val="single" w:sz="4" w:space="0" w:color="auto"/>
      </w:pBdr>
      <w:spacing w:before="100" w:beforeAutospacing="1" w:after="100" w:afterAutospacing="1"/>
      <w:textAlignment w:val="top"/>
    </w:pPr>
    <w:rPr>
      <w:rFonts w:ascii="&quot;Times New Roman&quot;" w:hAnsi="&quot;Times New Roman&quot;"/>
      <w:b/>
      <w:bCs/>
      <w:color w:val="000000"/>
      <w:sz w:val="16"/>
      <w:szCs w:val="16"/>
    </w:rPr>
  </w:style>
  <w:style w:type="paragraph" w:customStyle="1" w:styleId="xl80">
    <w:name w:val="xl80"/>
    <w:basedOn w:val="Normal"/>
    <w:rsid w:val="00AC5B5B"/>
    <w:pPr>
      <w:pBdr>
        <w:top w:val="single" w:sz="4" w:space="0" w:color="auto"/>
        <w:right w:val="single" w:sz="4" w:space="0" w:color="auto"/>
      </w:pBdr>
      <w:spacing w:before="100" w:beforeAutospacing="1" w:after="100" w:afterAutospacing="1"/>
      <w:textAlignment w:val="top"/>
    </w:pPr>
    <w:rPr>
      <w:rFonts w:ascii="&quot;Times New Roman&quot;" w:hAnsi="&quot;Times New Roman&quot;"/>
      <w:b/>
      <w:bCs/>
      <w:color w:val="000000"/>
      <w:sz w:val="16"/>
      <w:szCs w:val="16"/>
    </w:rPr>
  </w:style>
  <w:style w:type="paragraph" w:customStyle="1" w:styleId="xl81">
    <w:name w:val="xl81"/>
    <w:basedOn w:val="Normal"/>
    <w:rsid w:val="00AC5B5B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&quot;Times New Roman&quot;" w:hAnsi="&quot;Times New Roman&quot;"/>
      <w:b/>
      <w:bCs/>
      <w:color w:val="000000"/>
      <w:sz w:val="16"/>
      <w:szCs w:val="16"/>
    </w:rPr>
  </w:style>
  <w:style w:type="paragraph" w:customStyle="1" w:styleId="xl82">
    <w:name w:val="xl82"/>
    <w:basedOn w:val="Normal"/>
    <w:rsid w:val="00AC5B5B"/>
    <w:pPr>
      <w:spacing w:before="100" w:beforeAutospacing="1" w:after="100" w:afterAutospacing="1"/>
      <w:textAlignment w:val="center"/>
    </w:pPr>
    <w:rPr>
      <w:rFonts w:ascii="Arial" w:hAnsi="Arial" w:cs="Arial"/>
      <w:b/>
      <w:bCs/>
      <w:sz w:val="16"/>
      <w:szCs w:val="16"/>
    </w:rPr>
  </w:style>
  <w:style w:type="paragraph" w:customStyle="1" w:styleId="xl83">
    <w:name w:val="xl83"/>
    <w:basedOn w:val="Normal"/>
    <w:rsid w:val="00AC5B5B"/>
    <w:pPr>
      <w:pBdr>
        <w:left w:val="single" w:sz="4" w:space="0" w:color="auto"/>
        <w:bottom w:val="single" w:sz="4" w:space="0" w:color="auto"/>
      </w:pBdr>
      <w:spacing w:before="100" w:beforeAutospacing="1" w:after="100" w:afterAutospacing="1"/>
    </w:pPr>
    <w:rPr>
      <w:rFonts w:ascii="Arial" w:hAnsi="Arial" w:cs="Arial"/>
      <w:sz w:val="16"/>
      <w:szCs w:val="16"/>
    </w:rPr>
  </w:style>
  <w:style w:type="paragraph" w:customStyle="1" w:styleId="xl84">
    <w:name w:val="xl84"/>
    <w:basedOn w:val="Normal"/>
    <w:rsid w:val="00AC5B5B"/>
    <w:pPr>
      <w:pBdr>
        <w:bottom w:val="single" w:sz="4" w:space="0" w:color="auto"/>
      </w:pBdr>
      <w:spacing w:before="100" w:beforeAutospacing="1" w:after="100" w:afterAutospacing="1"/>
    </w:pPr>
    <w:rPr>
      <w:rFonts w:ascii="Arial" w:hAnsi="Arial" w:cs="Arial"/>
      <w:sz w:val="16"/>
      <w:szCs w:val="16"/>
    </w:rPr>
  </w:style>
  <w:style w:type="paragraph" w:customStyle="1" w:styleId="xl85">
    <w:name w:val="xl85"/>
    <w:basedOn w:val="Normal"/>
    <w:rsid w:val="00AC5B5B"/>
    <w:pPr>
      <w:pBdr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Arial" w:hAnsi="Arial" w:cs="Arial"/>
      <w:sz w:val="16"/>
      <w:szCs w:val="16"/>
    </w:rPr>
  </w:style>
  <w:style w:type="paragraph" w:customStyle="1" w:styleId="xl86">
    <w:name w:val="xl86"/>
    <w:basedOn w:val="Normal"/>
    <w:rsid w:val="00AC5B5B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&quot;Times New Roman&quot;" w:hAnsi="&quot;Times New Roman&quot;"/>
      <w:b/>
      <w:bCs/>
      <w:color w:val="000000"/>
      <w:sz w:val="16"/>
      <w:szCs w:val="16"/>
    </w:rPr>
  </w:style>
  <w:style w:type="paragraph" w:customStyle="1" w:styleId="xl87">
    <w:name w:val="xl87"/>
    <w:basedOn w:val="Normal"/>
    <w:rsid w:val="00AC5B5B"/>
    <w:pPr>
      <w:spacing w:before="100" w:beforeAutospacing="1" w:after="100" w:afterAutospacing="1"/>
    </w:pPr>
    <w:rPr>
      <w:rFonts w:ascii="Arial" w:hAnsi="Arial" w:cs="Arial"/>
      <w:color w:val="000000"/>
      <w:sz w:val="16"/>
      <w:szCs w:val="16"/>
    </w:rPr>
  </w:style>
  <w:style w:type="paragraph" w:customStyle="1" w:styleId="xl88">
    <w:name w:val="xl88"/>
    <w:basedOn w:val="Normal"/>
    <w:rsid w:val="00AC5B5B"/>
    <w:pPr>
      <w:spacing w:before="100" w:beforeAutospacing="1" w:after="100" w:afterAutospacing="1"/>
    </w:pPr>
    <w:rPr>
      <w:rFonts w:ascii="Arial" w:hAnsi="Arial" w:cs="Arial"/>
      <w:color w:val="000000"/>
      <w:sz w:val="16"/>
      <w:szCs w:val="16"/>
    </w:rPr>
  </w:style>
  <w:style w:type="paragraph" w:customStyle="1" w:styleId="xl89">
    <w:name w:val="xl89"/>
    <w:basedOn w:val="Normal"/>
    <w:rsid w:val="00AC5B5B"/>
    <w:pPr>
      <w:spacing w:before="100" w:beforeAutospacing="1" w:after="100" w:afterAutospacing="1"/>
    </w:pPr>
    <w:rPr>
      <w:rFonts w:ascii="Arial" w:hAnsi="Arial" w:cs="Arial"/>
      <w:sz w:val="16"/>
      <w:szCs w:val="16"/>
    </w:rPr>
  </w:style>
  <w:style w:type="numbering" w:customStyle="1" w:styleId="NoList3">
    <w:name w:val="No List3"/>
    <w:next w:val="NoList"/>
    <w:uiPriority w:val="99"/>
    <w:semiHidden/>
    <w:unhideWhenUsed/>
    <w:rsid w:val="00AC5B5B"/>
  </w:style>
  <w:style w:type="character" w:styleId="PlaceholderText">
    <w:name w:val="Placeholder Text"/>
    <w:basedOn w:val="DefaultParagraphFont"/>
    <w:uiPriority w:val="99"/>
    <w:semiHidden/>
    <w:rsid w:val="00AC5B5B"/>
    <w:rPr>
      <w:color w:val="808080"/>
    </w:rPr>
  </w:style>
  <w:style w:type="character" w:customStyle="1" w:styleId="hgkelc">
    <w:name w:val="hgkelc"/>
    <w:rsid w:val="00AC5B5B"/>
    <w:rPr>
      <w:lang w:val="en-US"/>
    </w:rPr>
  </w:style>
  <w:style w:type="character" w:customStyle="1" w:styleId="apple-converted-space">
    <w:name w:val="apple-converted-space"/>
    <w:basedOn w:val="DefaultParagraphFont"/>
    <w:rsid w:val="00AC5B5B"/>
  </w:style>
  <w:style w:type="table" w:styleId="GridTable1Light">
    <w:name w:val="Grid Table 1 Light"/>
    <w:basedOn w:val="TableNormal"/>
    <w:uiPriority w:val="46"/>
    <w:rsid w:val="00AC5B5B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group">
    <w:name w:val="group"/>
    <w:basedOn w:val="DefaultParagraphFont"/>
    <w:rsid w:val="00AC5B5B"/>
  </w:style>
  <w:style w:type="character" w:customStyle="1" w:styleId="mord">
    <w:name w:val="mord"/>
    <w:basedOn w:val="DefaultParagraphFont"/>
    <w:rsid w:val="00AC5B5B"/>
  </w:style>
  <w:style w:type="character" w:customStyle="1" w:styleId="mrel">
    <w:name w:val="mrel"/>
    <w:basedOn w:val="DefaultParagraphFont"/>
    <w:rsid w:val="00AC5B5B"/>
  </w:style>
  <w:style w:type="character" w:styleId="HTMLCode">
    <w:name w:val="HTML Code"/>
    <w:basedOn w:val="DefaultParagraphFont"/>
    <w:uiPriority w:val="99"/>
    <w:semiHidden/>
    <w:unhideWhenUsed/>
    <w:rsid w:val="00AC5B5B"/>
    <w:rPr>
      <w:rFonts w:ascii="Courier New" w:eastAsia="Times New Roman" w:hAnsi="Courier New" w:cs="Courier New"/>
      <w:sz w:val="20"/>
      <w:szCs w:val="20"/>
    </w:rPr>
  </w:style>
  <w:style w:type="character" w:customStyle="1" w:styleId="msqrt">
    <w:name w:val="msqrt"/>
    <w:basedOn w:val="DefaultParagraphFont"/>
    <w:rsid w:val="00AC5B5B"/>
  </w:style>
  <w:style w:type="character" w:customStyle="1" w:styleId="mi">
    <w:name w:val="mi"/>
    <w:basedOn w:val="DefaultParagraphFont"/>
    <w:rsid w:val="00AC5B5B"/>
  </w:style>
  <w:style w:type="paragraph" w:customStyle="1" w:styleId="FirstParagraph">
    <w:name w:val="First Paragraph"/>
    <w:basedOn w:val="BodyText"/>
    <w:next w:val="BodyText"/>
    <w:qFormat/>
    <w:rsid w:val="00AC5B5B"/>
    <w:pPr>
      <w:widowControl/>
      <w:autoSpaceDE/>
      <w:autoSpaceDN/>
      <w:spacing w:before="180" w:after="180"/>
    </w:pPr>
    <w:rPr>
      <w:rFonts w:asciiTheme="minorHAnsi" w:eastAsiaTheme="minorHAnsi" w:hAnsiTheme="minorHAnsi" w:cstheme="minorBidi"/>
    </w:rPr>
  </w:style>
  <w:style w:type="paragraph" w:styleId="Date">
    <w:name w:val="Date"/>
    <w:next w:val="BodyText"/>
    <w:link w:val="DateChar"/>
    <w:qFormat/>
    <w:rsid w:val="00AC5B5B"/>
    <w:pPr>
      <w:keepNext/>
      <w:keepLines/>
      <w:spacing w:after="200"/>
      <w:jc w:val="center"/>
    </w:pPr>
    <w:rPr>
      <w:kern w:val="0"/>
      <w:lang w:val="en-US"/>
      <w14:ligatures w14:val="none"/>
    </w:rPr>
  </w:style>
  <w:style w:type="character" w:customStyle="1" w:styleId="DateChar">
    <w:name w:val="Date Char"/>
    <w:basedOn w:val="DefaultParagraphFont"/>
    <w:link w:val="Date"/>
    <w:rsid w:val="00AC5B5B"/>
    <w:rPr>
      <w:kern w:val="0"/>
      <w:lang w:val="en-US"/>
      <w14:ligatures w14:val="none"/>
    </w:rPr>
  </w:style>
  <w:style w:type="character" w:customStyle="1" w:styleId="VerbatimChar">
    <w:name w:val="Verbatim Char"/>
    <w:basedOn w:val="DefaultParagraphFont"/>
    <w:link w:val="SourceCode"/>
    <w:rsid w:val="00AC5B5B"/>
    <w:rPr>
      <w:rFonts w:ascii="Consolas" w:hAnsi="Consolas"/>
      <w:sz w:val="22"/>
      <w:shd w:val="clear" w:color="auto" w:fill="F8F8F8"/>
    </w:rPr>
  </w:style>
  <w:style w:type="paragraph" w:customStyle="1" w:styleId="SourceCode">
    <w:name w:val="Source Code"/>
    <w:basedOn w:val="Normal"/>
    <w:link w:val="VerbatimChar"/>
    <w:rsid w:val="00AC5B5B"/>
    <w:pPr>
      <w:shd w:val="clear" w:color="auto" w:fill="F8F8F8"/>
      <w:wordWrap w:val="0"/>
      <w:spacing w:after="200"/>
    </w:pPr>
    <w:rPr>
      <w:rFonts w:ascii="Consolas" w:eastAsiaTheme="minorHAnsi" w:hAnsi="Consolas" w:cstheme="minorBidi"/>
      <w:kern w:val="2"/>
      <w:sz w:val="22"/>
      <w14:ligatures w14:val="standardContextual"/>
    </w:rPr>
  </w:style>
  <w:style w:type="character" w:customStyle="1" w:styleId="CommentTok">
    <w:name w:val="CommentTok"/>
    <w:basedOn w:val="VerbatimChar"/>
    <w:rsid w:val="00AC5B5B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FunctionTok">
    <w:name w:val="FunctionTok"/>
    <w:basedOn w:val="VerbatimChar"/>
    <w:rsid w:val="00AC5B5B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NormalTok">
    <w:name w:val="NormalTok"/>
    <w:basedOn w:val="VerbatimChar"/>
    <w:rsid w:val="00AC5B5B"/>
    <w:rPr>
      <w:rFonts w:ascii="Consolas" w:hAnsi="Consolas"/>
      <w:sz w:val="22"/>
      <w:shd w:val="clear" w:color="auto" w:fill="F8F8F8"/>
    </w:rPr>
  </w:style>
  <w:style w:type="character" w:styleId="LineNumber">
    <w:name w:val="line number"/>
    <w:basedOn w:val="DefaultParagraphFont"/>
    <w:semiHidden/>
    <w:unhideWhenUsed/>
    <w:rsid w:val="00AC5B5B"/>
  </w:style>
  <w:style w:type="character" w:customStyle="1" w:styleId="KeywordTok">
    <w:name w:val="KeywordTok"/>
    <w:basedOn w:val="VerbatimChar"/>
    <w:rsid w:val="00AC5B5B"/>
    <w:rPr>
      <w:rFonts w:ascii="Consolas" w:hAnsi="Consolas"/>
      <w:b/>
      <w:color w:val="204A87"/>
      <w:sz w:val="22"/>
      <w:shd w:val="clear" w:color="auto" w:fill="F8F8F8"/>
    </w:rPr>
  </w:style>
  <w:style w:type="paragraph" w:customStyle="1" w:styleId="Compact">
    <w:name w:val="Compact"/>
    <w:basedOn w:val="BodyText"/>
    <w:qFormat/>
    <w:rsid w:val="00AC5B5B"/>
    <w:pPr>
      <w:widowControl/>
      <w:autoSpaceDE/>
      <w:autoSpaceDN/>
      <w:spacing w:before="36" w:after="36"/>
    </w:pPr>
    <w:rPr>
      <w:rFonts w:asciiTheme="minorHAnsi" w:eastAsiaTheme="minorHAnsi" w:hAnsiTheme="minorHAnsi" w:cstheme="minorBidi"/>
    </w:rPr>
  </w:style>
  <w:style w:type="paragraph" w:customStyle="1" w:styleId="Author">
    <w:name w:val="Author"/>
    <w:next w:val="BodyText"/>
    <w:qFormat/>
    <w:rsid w:val="00AC5B5B"/>
    <w:pPr>
      <w:keepNext/>
      <w:keepLines/>
      <w:spacing w:after="200"/>
      <w:jc w:val="center"/>
    </w:pPr>
    <w:rPr>
      <w:kern w:val="0"/>
      <w:lang w:val="en-US"/>
      <w14:ligatures w14:val="none"/>
    </w:rPr>
  </w:style>
  <w:style w:type="paragraph" w:customStyle="1" w:styleId="Abstract">
    <w:name w:val="Abstract"/>
    <w:basedOn w:val="Normal"/>
    <w:next w:val="BodyText"/>
    <w:qFormat/>
    <w:rsid w:val="00AC5B5B"/>
    <w:pPr>
      <w:keepNext/>
      <w:keepLines/>
      <w:spacing w:before="300" w:after="300"/>
    </w:pPr>
    <w:rPr>
      <w:rFonts w:asciiTheme="minorHAnsi" w:eastAsiaTheme="minorHAnsi" w:hAnsiTheme="minorHAnsi" w:cstheme="minorBidi"/>
      <w:sz w:val="20"/>
      <w:szCs w:val="20"/>
      <w:lang w:val="en-US"/>
    </w:rPr>
  </w:style>
  <w:style w:type="paragraph" w:styleId="BlockText">
    <w:name w:val="Block Text"/>
    <w:basedOn w:val="BodyText"/>
    <w:next w:val="BodyText"/>
    <w:uiPriority w:val="9"/>
    <w:unhideWhenUsed/>
    <w:qFormat/>
    <w:rsid w:val="00AC5B5B"/>
    <w:pPr>
      <w:widowControl/>
      <w:autoSpaceDE/>
      <w:autoSpaceDN/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styleId="FootnoteText">
    <w:name w:val="footnote text"/>
    <w:basedOn w:val="Normal"/>
    <w:link w:val="FootnoteTextChar"/>
    <w:uiPriority w:val="9"/>
    <w:unhideWhenUsed/>
    <w:qFormat/>
    <w:rsid w:val="00AC5B5B"/>
    <w:pPr>
      <w:spacing w:after="200"/>
    </w:pPr>
    <w:rPr>
      <w:rFonts w:asciiTheme="minorHAnsi" w:eastAsiaTheme="minorHAnsi" w:hAnsiTheme="minorHAnsi" w:cstheme="minorBidi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"/>
    <w:rsid w:val="00AC5B5B"/>
    <w:rPr>
      <w:kern w:val="0"/>
      <w:lang w:val="en-US"/>
      <w14:ligatures w14:val="none"/>
    </w:rPr>
  </w:style>
  <w:style w:type="table" w:customStyle="1" w:styleId="Table">
    <w:name w:val="Table"/>
    <w:semiHidden/>
    <w:unhideWhenUsed/>
    <w:qFormat/>
    <w:rsid w:val="00AC5B5B"/>
    <w:pPr>
      <w:spacing w:after="200"/>
    </w:pPr>
    <w:rPr>
      <w:kern w:val="0"/>
      <w:lang w:val="en-US"/>
      <w14:ligatures w14:val="none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initionTerm">
    <w:name w:val="Definition Term"/>
    <w:basedOn w:val="Normal"/>
    <w:next w:val="Definition"/>
    <w:rsid w:val="00AC5B5B"/>
    <w:pPr>
      <w:keepNext/>
      <w:keepLines/>
    </w:pPr>
    <w:rPr>
      <w:rFonts w:asciiTheme="minorHAnsi" w:eastAsiaTheme="minorHAnsi" w:hAnsiTheme="minorHAnsi" w:cstheme="minorBidi"/>
      <w:b/>
      <w:lang w:val="en-US"/>
    </w:rPr>
  </w:style>
  <w:style w:type="paragraph" w:customStyle="1" w:styleId="Definition">
    <w:name w:val="Definition"/>
    <w:basedOn w:val="Normal"/>
    <w:rsid w:val="00AC5B5B"/>
    <w:pPr>
      <w:spacing w:after="200"/>
    </w:pPr>
    <w:rPr>
      <w:rFonts w:asciiTheme="minorHAnsi" w:eastAsiaTheme="minorHAnsi" w:hAnsiTheme="minorHAnsi" w:cstheme="minorBidi"/>
      <w:lang w:val="en-US"/>
    </w:rPr>
  </w:style>
  <w:style w:type="paragraph" w:customStyle="1" w:styleId="TableCaption">
    <w:name w:val="Table Caption"/>
    <w:basedOn w:val="Caption"/>
    <w:rsid w:val="00AC5B5B"/>
    <w:pPr>
      <w:keepNext/>
      <w:spacing w:after="120" w:line="240" w:lineRule="auto"/>
    </w:pPr>
    <w:rPr>
      <w:rFonts w:asciiTheme="minorHAnsi" w:eastAsiaTheme="minorHAnsi" w:hAnsiTheme="minorHAnsi" w:cstheme="minorBidi"/>
      <w:b w:val="0"/>
      <w:bCs w:val="0"/>
      <w:i/>
      <w:sz w:val="24"/>
      <w:szCs w:val="24"/>
    </w:rPr>
  </w:style>
  <w:style w:type="paragraph" w:customStyle="1" w:styleId="ImageCaption">
    <w:name w:val="Image Caption"/>
    <w:basedOn w:val="Caption"/>
    <w:rsid w:val="00AC5B5B"/>
    <w:pPr>
      <w:spacing w:after="120" w:line="240" w:lineRule="auto"/>
    </w:pPr>
    <w:rPr>
      <w:rFonts w:asciiTheme="minorHAnsi" w:eastAsiaTheme="minorHAnsi" w:hAnsiTheme="minorHAnsi" w:cstheme="minorBidi"/>
      <w:b w:val="0"/>
      <w:bCs w:val="0"/>
      <w:i/>
      <w:sz w:val="24"/>
      <w:szCs w:val="24"/>
    </w:rPr>
  </w:style>
  <w:style w:type="paragraph" w:customStyle="1" w:styleId="Figure">
    <w:name w:val="Figure"/>
    <w:basedOn w:val="Normal"/>
    <w:rsid w:val="00AC5B5B"/>
    <w:pPr>
      <w:spacing w:after="200"/>
    </w:pPr>
    <w:rPr>
      <w:rFonts w:asciiTheme="minorHAnsi" w:eastAsiaTheme="minorHAnsi" w:hAnsiTheme="minorHAnsi" w:cstheme="minorBidi"/>
      <w:lang w:val="en-US"/>
    </w:rPr>
  </w:style>
  <w:style w:type="paragraph" w:customStyle="1" w:styleId="CaptionedFigure">
    <w:name w:val="Captioned Figure"/>
    <w:basedOn w:val="Figure"/>
    <w:rsid w:val="00AC5B5B"/>
    <w:pPr>
      <w:keepNext/>
    </w:pPr>
  </w:style>
  <w:style w:type="character" w:customStyle="1" w:styleId="CaptionChar">
    <w:name w:val="Caption Char"/>
    <w:basedOn w:val="DefaultParagraphFont"/>
    <w:link w:val="Caption"/>
    <w:rsid w:val="00AC5B5B"/>
    <w:rPr>
      <w:rFonts w:ascii="Times New Roman" w:eastAsia="Cambria" w:hAnsi="Times New Roman" w:cs="Times New Roman"/>
      <w:b/>
      <w:bCs/>
      <w:kern w:val="0"/>
      <w:sz w:val="20"/>
      <w:szCs w:val="18"/>
      <w:lang w:val="en-US"/>
      <w14:ligatures w14:val="none"/>
    </w:rPr>
  </w:style>
  <w:style w:type="paragraph" w:styleId="TOCHeading">
    <w:name w:val="TOC Heading"/>
    <w:basedOn w:val="Heading1"/>
    <w:next w:val="BodyText"/>
    <w:uiPriority w:val="39"/>
    <w:unhideWhenUsed/>
    <w:qFormat/>
    <w:rsid w:val="00AC5B5B"/>
    <w:pPr>
      <w:spacing w:before="240" w:after="0" w:line="259" w:lineRule="auto"/>
      <w:outlineLvl w:val="9"/>
    </w:pPr>
    <w:rPr>
      <w:sz w:val="32"/>
      <w:szCs w:val="32"/>
      <w:lang w:val="en-US"/>
    </w:rPr>
  </w:style>
  <w:style w:type="character" w:customStyle="1" w:styleId="DataTypeTok">
    <w:name w:val="DataTypeTok"/>
    <w:basedOn w:val="VerbatimChar"/>
    <w:rsid w:val="00AC5B5B"/>
    <w:rPr>
      <w:rFonts w:ascii="Consolas" w:hAnsi="Consolas"/>
      <w:color w:val="204A87"/>
      <w:sz w:val="22"/>
      <w:shd w:val="clear" w:color="auto" w:fill="F8F8F8"/>
    </w:rPr>
  </w:style>
  <w:style w:type="character" w:customStyle="1" w:styleId="DecValTok">
    <w:name w:val="DecValTok"/>
    <w:basedOn w:val="VerbatimChar"/>
    <w:rsid w:val="00AC5B5B"/>
    <w:rPr>
      <w:rFonts w:ascii="Consolas" w:hAnsi="Consolas"/>
      <w:color w:val="0000CF"/>
      <w:sz w:val="22"/>
      <w:shd w:val="clear" w:color="auto" w:fill="F8F8F8"/>
    </w:rPr>
  </w:style>
  <w:style w:type="character" w:customStyle="1" w:styleId="BaseNTok">
    <w:name w:val="BaseNTok"/>
    <w:basedOn w:val="VerbatimChar"/>
    <w:rsid w:val="00AC5B5B"/>
    <w:rPr>
      <w:rFonts w:ascii="Consolas" w:hAnsi="Consolas"/>
      <w:color w:val="0000CF"/>
      <w:sz w:val="22"/>
      <w:shd w:val="clear" w:color="auto" w:fill="F8F8F8"/>
    </w:rPr>
  </w:style>
  <w:style w:type="character" w:customStyle="1" w:styleId="FloatTok">
    <w:name w:val="FloatTok"/>
    <w:basedOn w:val="VerbatimChar"/>
    <w:rsid w:val="00AC5B5B"/>
    <w:rPr>
      <w:rFonts w:ascii="Consolas" w:hAnsi="Consolas"/>
      <w:color w:val="0000CF"/>
      <w:sz w:val="22"/>
      <w:shd w:val="clear" w:color="auto" w:fill="F8F8F8"/>
    </w:rPr>
  </w:style>
  <w:style w:type="character" w:customStyle="1" w:styleId="ConstantTok">
    <w:name w:val="ConstantTok"/>
    <w:basedOn w:val="VerbatimChar"/>
    <w:rsid w:val="00AC5B5B"/>
    <w:rPr>
      <w:rFonts w:ascii="Consolas" w:hAnsi="Consolas"/>
      <w:color w:val="000000"/>
      <w:sz w:val="22"/>
      <w:shd w:val="clear" w:color="auto" w:fill="F8F8F8"/>
    </w:rPr>
  </w:style>
  <w:style w:type="character" w:customStyle="1" w:styleId="CharTok">
    <w:name w:val="CharTok"/>
    <w:basedOn w:val="VerbatimChar"/>
    <w:rsid w:val="00AC5B5B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CharTok">
    <w:name w:val="SpecialCharTok"/>
    <w:basedOn w:val="VerbatimChar"/>
    <w:rsid w:val="00AC5B5B"/>
    <w:rPr>
      <w:rFonts w:ascii="Consolas" w:hAnsi="Consolas"/>
      <w:color w:val="000000"/>
      <w:sz w:val="22"/>
      <w:shd w:val="clear" w:color="auto" w:fill="F8F8F8"/>
    </w:rPr>
  </w:style>
  <w:style w:type="character" w:customStyle="1" w:styleId="StringTok">
    <w:name w:val="StringTok"/>
    <w:basedOn w:val="VerbatimChar"/>
    <w:rsid w:val="00AC5B5B"/>
    <w:rPr>
      <w:rFonts w:ascii="Consolas" w:hAnsi="Consolas"/>
      <w:color w:val="4E9A06"/>
      <w:sz w:val="22"/>
      <w:shd w:val="clear" w:color="auto" w:fill="F8F8F8"/>
    </w:rPr>
  </w:style>
  <w:style w:type="character" w:customStyle="1" w:styleId="VerbatimStringTok">
    <w:name w:val="VerbatimStringTok"/>
    <w:basedOn w:val="VerbatimChar"/>
    <w:rsid w:val="00AC5B5B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StringTok">
    <w:name w:val="SpecialStringTok"/>
    <w:basedOn w:val="VerbatimChar"/>
    <w:rsid w:val="00AC5B5B"/>
    <w:rPr>
      <w:rFonts w:ascii="Consolas" w:hAnsi="Consolas"/>
      <w:color w:val="4E9A06"/>
      <w:sz w:val="22"/>
      <w:shd w:val="clear" w:color="auto" w:fill="F8F8F8"/>
    </w:rPr>
  </w:style>
  <w:style w:type="character" w:customStyle="1" w:styleId="ImportTok">
    <w:name w:val="ImportTok"/>
    <w:basedOn w:val="VerbatimChar"/>
    <w:rsid w:val="00AC5B5B"/>
    <w:rPr>
      <w:rFonts w:ascii="Consolas" w:hAnsi="Consolas"/>
      <w:sz w:val="22"/>
      <w:shd w:val="clear" w:color="auto" w:fill="F8F8F8"/>
    </w:rPr>
  </w:style>
  <w:style w:type="character" w:customStyle="1" w:styleId="DocumentationTok">
    <w:name w:val="DocumentationTok"/>
    <w:basedOn w:val="VerbatimChar"/>
    <w:rsid w:val="00AC5B5B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nnotationTok">
    <w:name w:val="AnnotationTok"/>
    <w:basedOn w:val="VerbatimChar"/>
    <w:rsid w:val="00AC5B5B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CommentVarTok">
    <w:name w:val="CommentVarTok"/>
    <w:basedOn w:val="VerbatimChar"/>
    <w:rsid w:val="00AC5B5B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OtherTok">
    <w:name w:val="OtherTok"/>
    <w:basedOn w:val="VerbatimChar"/>
    <w:rsid w:val="00AC5B5B"/>
    <w:rPr>
      <w:rFonts w:ascii="Consolas" w:hAnsi="Consolas"/>
      <w:color w:val="8F5902"/>
      <w:sz w:val="22"/>
      <w:shd w:val="clear" w:color="auto" w:fill="F8F8F8"/>
    </w:rPr>
  </w:style>
  <w:style w:type="character" w:customStyle="1" w:styleId="VariableTok">
    <w:name w:val="VariableTok"/>
    <w:basedOn w:val="VerbatimChar"/>
    <w:rsid w:val="00AC5B5B"/>
    <w:rPr>
      <w:rFonts w:ascii="Consolas" w:hAnsi="Consolas"/>
      <w:color w:val="000000"/>
      <w:sz w:val="22"/>
      <w:shd w:val="clear" w:color="auto" w:fill="F8F8F8"/>
    </w:rPr>
  </w:style>
  <w:style w:type="character" w:customStyle="1" w:styleId="ControlFlowTok">
    <w:name w:val="ControlFlowTok"/>
    <w:basedOn w:val="VerbatimChar"/>
    <w:rsid w:val="00AC5B5B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OperatorTok">
    <w:name w:val="OperatorTok"/>
    <w:basedOn w:val="VerbatimChar"/>
    <w:rsid w:val="00AC5B5B"/>
    <w:rPr>
      <w:rFonts w:ascii="Consolas" w:hAnsi="Consolas"/>
      <w:b/>
      <w:color w:val="CE5C00"/>
      <w:sz w:val="22"/>
      <w:shd w:val="clear" w:color="auto" w:fill="F8F8F8"/>
    </w:rPr>
  </w:style>
  <w:style w:type="character" w:customStyle="1" w:styleId="BuiltInTok">
    <w:name w:val="BuiltInTok"/>
    <w:basedOn w:val="VerbatimChar"/>
    <w:rsid w:val="00AC5B5B"/>
    <w:rPr>
      <w:rFonts w:ascii="Consolas" w:hAnsi="Consolas"/>
      <w:sz w:val="22"/>
      <w:shd w:val="clear" w:color="auto" w:fill="F8F8F8"/>
    </w:rPr>
  </w:style>
  <w:style w:type="character" w:customStyle="1" w:styleId="ExtensionTok">
    <w:name w:val="ExtensionTok"/>
    <w:basedOn w:val="VerbatimChar"/>
    <w:rsid w:val="00AC5B5B"/>
    <w:rPr>
      <w:rFonts w:ascii="Consolas" w:hAnsi="Consolas"/>
      <w:sz w:val="22"/>
      <w:shd w:val="clear" w:color="auto" w:fill="F8F8F8"/>
    </w:rPr>
  </w:style>
  <w:style w:type="character" w:customStyle="1" w:styleId="PreprocessorTok">
    <w:name w:val="PreprocessorTok"/>
    <w:basedOn w:val="VerbatimChar"/>
    <w:rsid w:val="00AC5B5B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AttributeTok">
    <w:name w:val="AttributeTok"/>
    <w:basedOn w:val="VerbatimChar"/>
    <w:rsid w:val="00AC5B5B"/>
    <w:rPr>
      <w:rFonts w:ascii="Consolas" w:hAnsi="Consolas"/>
      <w:color w:val="C4A000"/>
      <w:sz w:val="22"/>
      <w:shd w:val="clear" w:color="auto" w:fill="F8F8F8"/>
    </w:rPr>
  </w:style>
  <w:style w:type="character" w:customStyle="1" w:styleId="RegionMarkerTok">
    <w:name w:val="RegionMarkerTok"/>
    <w:basedOn w:val="VerbatimChar"/>
    <w:rsid w:val="00AC5B5B"/>
    <w:rPr>
      <w:rFonts w:ascii="Consolas" w:hAnsi="Consolas"/>
      <w:sz w:val="22"/>
      <w:shd w:val="clear" w:color="auto" w:fill="F8F8F8"/>
    </w:rPr>
  </w:style>
  <w:style w:type="character" w:customStyle="1" w:styleId="InformationTok">
    <w:name w:val="InformationTok"/>
    <w:basedOn w:val="VerbatimChar"/>
    <w:rsid w:val="00AC5B5B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WarningTok">
    <w:name w:val="WarningTok"/>
    <w:basedOn w:val="VerbatimChar"/>
    <w:rsid w:val="00AC5B5B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lertTok">
    <w:name w:val="AlertTok"/>
    <w:basedOn w:val="VerbatimChar"/>
    <w:rsid w:val="00AC5B5B"/>
    <w:rPr>
      <w:rFonts w:ascii="Consolas" w:hAnsi="Consolas"/>
      <w:color w:val="EF2929"/>
      <w:sz w:val="22"/>
      <w:shd w:val="clear" w:color="auto" w:fill="F8F8F8"/>
    </w:rPr>
  </w:style>
  <w:style w:type="character" w:customStyle="1" w:styleId="ErrorTok">
    <w:name w:val="ErrorTok"/>
    <w:basedOn w:val="VerbatimChar"/>
    <w:rsid w:val="00AC5B5B"/>
    <w:rPr>
      <w:rFonts w:ascii="Consolas" w:hAnsi="Consolas"/>
      <w:b/>
      <w:color w:val="A40000"/>
      <w:sz w:val="22"/>
      <w:shd w:val="clear" w:color="auto" w:fill="F8F8F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26" Type="http://schemas.openxmlformats.org/officeDocument/2006/relationships/image" Target="media/image20.png"/><Relationship Id="rId21" Type="http://schemas.openxmlformats.org/officeDocument/2006/relationships/image" Target="media/image15.png"/><Relationship Id="rId34" Type="http://schemas.openxmlformats.org/officeDocument/2006/relationships/image" Target="media/image28.png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image" Target="media/image19.png"/><Relationship Id="rId33" Type="http://schemas.openxmlformats.org/officeDocument/2006/relationships/image" Target="media/image27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29" Type="http://schemas.openxmlformats.org/officeDocument/2006/relationships/image" Target="media/image23.png"/><Relationship Id="rId1" Type="http://schemas.openxmlformats.org/officeDocument/2006/relationships/numbering" Target="numbering.xml"/><Relationship Id="rId6" Type="http://schemas.openxmlformats.org/officeDocument/2006/relationships/hyperlink" Target="http://rmarkdown.rstudio.com" TargetMode="External"/><Relationship Id="rId11" Type="http://schemas.openxmlformats.org/officeDocument/2006/relationships/image" Target="media/image5.png"/><Relationship Id="rId24" Type="http://schemas.openxmlformats.org/officeDocument/2006/relationships/image" Target="media/image18.png"/><Relationship Id="rId32" Type="http://schemas.openxmlformats.org/officeDocument/2006/relationships/image" Target="media/image26.png"/><Relationship Id="rId37" Type="http://schemas.openxmlformats.org/officeDocument/2006/relationships/theme" Target="theme/theme1.xml"/><Relationship Id="rId5" Type="http://schemas.openxmlformats.org/officeDocument/2006/relationships/hyperlink" Target="http://rmarkdown.rstudio.com" TargetMode="External"/><Relationship Id="rId15" Type="http://schemas.openxmlformats.org/officeDocument/2006/relationships/image" Target="media/image9.png"/><Relationship Id="rId23" Type="http://schemas.openxmlformats.org/officeDocument/2006/relationships/image" Target="media/image17.png"/><Relationship Id="rId28" Type="http://schemas.openxmlformats.org/officeDocument/2006/relationships/image" Target="media/image22.png"/><Relationship Id="rId36" Type="http://schemas.openxmlformats.org/officeDocument/2006/relationships/fontTable" Target="fontTable.xml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31" Type="http://schemas.openxmlformats.org/officeDocument/2006/relationships/image" Target="media/image25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png"/><Relationship Id="rId27" Type="http://schemas.openxmlformats.org/officeDocument/2006/relationships/image" Target="media/image21.png"/><Relationship Id="rId30" Type="http://schemas.openxmlformats.org/officeDocument/2006/relationships/image" Target="media/image24.png"/><Relationship Id="rId35" Type="http://schemas.openxmlformats.org/officeDocument/2006/relationships/image" Target="media/image29.png"/><Relationship Id="rId8" Type="http://schemas.openxmlformats.org/officeDocument/2006/relationships/image" Target="media/image2.png"/><Relationship Id="rId3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61</Pages>
  <Words>46850</Words>
  <Characters>267050</Characters>
  <Application>Microsoft Office Word</Application>
  <DocSecurity>0</DocSecurity>
  <Lines>2225</Lines>
  <Paragraphs>626</Paragraphs>
  <ScaleCrop>false</ScaleCrop>
  <Company/>
  <LinksUpToDate>false</LinksUpToDate>
  <CharactersWithSpaces>3132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ytai7@student.ubc.ca</dc:creator>
  <cp:keywords/>
  <dc:description/>
  <cp:lastModifiedBy>andytai7@student.ubc.ca</cp:lastModifiedBy>
  <cp:revision>3</cp:revision>
  <dcterms:created xsi:type="dcterms:W3CDTF">2024-06-19T17:28:00Z</dcterms:created>
  <dcterms:modified xsi:type="dcterms:W3CDTF">2024-06-19T17:29:00Z</dcterms:modified>
</cp:coreProperties>
</file>